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B2989" w14:textId="1F9E41E8" w:rsidR="00F813B4" w:rsidRPr="00487AAD" w:rsidRDefault="00F813B4" w:rsidP="001E5025">
      <w:pPr>
        <w:pStyle w:val="Title"/>
        <w:spacing w:line="360" w:lineRule="auto"/>
        <w:contextualSpacing/>
        <w:jc w:val="center"/>
        <w:rPr>
          <w:sz w:val="36"/>
          <w:szCs w:val="36"/>
        </w:rPr>
      </w:pPr>
      <w:r w:rsidRPr="00487AAD">
        <w:rPr>
          <w:sz w:val="36"/>
          <w:szCs w:val="36"/>
        </w:rPr>
        <w:t>Supporting Information</w:t>
      </w:r>
      <w:r w:rsidR="001A1DD9" w:rsidRPr="00487AAD">
        <w:rPr>
          <w:sz w:val="36"/>
          <w:szCs w:val="36"/>
        </w:rPr>
        <w:t xml:space="preserve"> Appendix</w:t>
      </w:r>
      <w:r w:rsidR="007B4841" w:rsidRPr="00487AAD">
        <w:rPr>
          <w:sz w:val="36"/>
          <w:szCs w:val="36"/>
        </w:rPr>
        <w:t>:</w:t>
      </w:r>
    </w:p>
    <w:p w14:paraId="3CD12C8A" w14:textId="5B1D26E3" w:rsidR="00B938A0" w:rsidRDefault="0053589A" w:rsidP="001E5025">
      <w:pPr>
        <w:pStyle w:val="Title"/>
        <w:keepNext w:val="0"/>
        <w:keepLines w:val="0"/>
        <w:spacing w:after="0" w:line="360" w:lineRule="auto"/>
        <w:contextualSpacing/>
        <w:mirrorIndents/>
        <w:jc w:val="center"/>
        <w:rPr>
          <w:sz w:val="36"/>
          <w:szCs w:val="36"/>
        </w:rPr>
      </w:pPr>
      <w:r w:rsidRPr="00C038C3">
        <w:rPr>
          <w:sz w:val="36"/>
          <w:szCs w:val="36"/>
        </w:rPr>
        <w:t xml:space="preserve">Evaluating drivers of spatiotemporal </w:t>
      </w:r>
      <w:r>
        <w:rPr>
          <w:sz w:val="36"/>
          <w:szCs w:val="36"/>
        </w:rPr>
        <w:t xml:space="preserve">individual condition </w:t>
      </w:r>
      <w:r w:rsidRPr="00C038C3">
        <w:rPr>
          <w:sz w:val="36"/>
          <w:szCs w:val="36"/>
        </w:rPr>
        <w:t xml:space="preserve">of </w:t>
      </w:r>
      <w:r>
        <w:rPr>
          <w:sz w:val="36"/>
          <w:szCs w:val="36"/>
        </w:rPr>
        <w:t xml:space="preserve">a </w:t>
      </w:r>
      <w:r w:rsidRPr="00635045">
        <w:rPr>
          <w:sz w:val="36"/>
          <w:szCs w:val="36"/>
        </w:rPr>
        <w:t>bottom-associated marine fish</w:t>
      </w:r>
    </w:p>
    <w:p w14:paraId="042BED1F" w14:textId="77777777" w:rsidR="0093425D" w:rsidRPr="00C038C3" w:rsidRDefault="0093425D" w:rsidP="001E5025">
      <w:pPr>
        <w:spacing w:line="360" w:lineRule="auto"/>
        <w:contextualSpacing/>
        <w:mirrorIndents/>
        <w:jc w:val="both"/>
        <w:rPr>
          <w:vertAlign w:val="superscript"/>
        </w:rPr>
      </w:pPr>
      <w:r w:rsidRPr="00C038C3">
        <w:t>Max Lindmark</w:t>
      </w:r>
      <w:r w:rsidRPr="00C038C3">
        <w:rPr>
          <w:vertAlign w:val="superscript"/>
        </w:rPr>
        <w:t>a,1</w:t>
      </w:r>
      <w:r w:rsidRPr="00C038C3">
        <w:t xml:space="preserve">, Sean C. </w:t>
      </w:r>
      <w:proofErr w:type="spellStart"/>
      <w:proofErr w:type="gramStart"/>
      <w:r w:rsidRPr="00C038C3">
        <w:t>Anderson</w:t>
      </w:r>
      <w:r w:rsidRPr="00C038C3">
        <w:rPr>
          <w:vertAlign w:val="superscript"/>
        </w:rPr>
        <w:t>b</w:t>
      </w:r>
      <w:r>
        <w:rPr>
          <w:vertAlign w:val="superscript"/>
        </w:rPr>
        <w:t>,c</w:t>
      </w:r>
      <w:proofErr w:type="spellEnd"/>
      <w:proofErr w:type="gramEnd"/>
      <w:r w:rsidRPr="00C038C3">
        <w:t xml:space="preserve">, </w:t>
      </w:r>
      <w:proofErr w:type="spellStart"/>
      <w:r>
        <w:t>Mayya</w:t>
      </w:r>
      <w:proofErr w:type="spellEnd"/>
      <w:r>
        <w:t xml:space="preserve"> </w:t>
      </w:r>
      <w:proofErr w:type="spellStart"/>
      <w:r>
        <w:t>Gogina</w:t>
      </w:r>
      <w:proofErr w:type="spellEnd"/>
      <w:r w:rsidRPr="00FB5A52">
        <w:rPr>
          <w:vertAlign w:val="superscript"/>
        </w:rPr>
        <w:t xml:space="preserve"> </w:t>
      </w:r>
      <w:r>
        <w:rPr>
          <w:vertAlign w:val="superscript"/>
        </w:rPr>
        <w:t>d</w:t>
      </w:r>
      <w:r>
        <w:t xml:space="preserve">, </w:t>
      </w:r>
      <w:r w:rsidRPr="00C038C3">
        <w:t xml:space="preserve">Michele </w:t>
      </w:r>
      <w:proofErr w:type="spellStart"/>
      <w:r w:rsidRPr="00C038C3">
        <w:t>Casini</w:t>
      </w:r>
      <w:r w:rsidRPr="00C038C3">
        <w:rPr>
          <w:vertAlign w:val="superscript"/>
        </w:rPr>
        <w:t>a</w:t>
      </w:r>
      <w:r>
        <w:rPr>
          <w:vertAlign w:val="superscript"/>
        </w:rPr>
        <w:t>,e</w:t>
      </w:r>
      <w:proofErr w:type="spellEnd"/>
    </w:p>
    <w:p w14:paraId="243464C7" w14:textId="77777777" w:rsidR="0093425D" w:rsidRPr="00C038C3" w:rsidRDefault="0093425D" w:rsidP="001E5025">
      <w:pPr>
        <w:spacing w:line="36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090AE7B6" w14:textId="77777777" w:rsidR="0093425D" w:rsidRDefault="0093425D" w:rsidP="001E5025">
      <w:pPr>
        <w:spacing w:line="360" w:lineRule="auto"/>
        <w:contextualSpacing/>
        <w:mirrorIndents/>
        <w:jc w:val="both"/>
      </w:pPr>
      <w:r w:rsidRPr="00C038C3">
        <w:rPr>
          <w:vertAlign w:val="superscript"/>
        </w:rPr>
        <w:t>b</w:t>
      </w:r>
      <w:r w:rsidRPr="00C038C3">
        <w:t xml:space="preserve"> Pacific Biological Station, Fisheries and Oceans Canada, Nanaimo, BC, Canada</w:t>
      </w:r>
    </w:p>
    <w:p w14:paraId="0267D430" w14:textId="77777777" w:rsidR="0093425D" w:rsidRDefault="0093425D" w:rsidP="001E5025">
      <w:pPr>
        <w:spacing w:line="360" w:lineRule="auto"/>
        <w:contextualSpacing/>
        <w:mirrorIndents/>
        <w:jc w:val="both"/>
      </w:pPr>
      <w:r w:rsidRPr="00261869">
        <w:rPr>
          <w:vertAlign w:val="superscript"/>
        </w:rPr>
        <w:t>c</w:t>
      </w:r>
      <w:r>
        <w:rPr>
          <w:vertAlign w:val="superscript"/>
        </w:rPr>
        <w:t xml:space="preserve"> </w:t>
      </w:r>
      <w:r w:rsidRPr="00170235">
        <w:t xml:space="preserve">Simon Fraser University, Department of Mathematics, Burnaby, </w:t>
      </w:r>
      <w:r>
        <w:t xml:space="preserve">BC, </w:t>
      </w:r>
      <w:r w:rsidRPr="00170235">
        <w:t>Canada</w:t>
      </w:r>
    </w:p>
    <w:p w14:paraId="6443E936" w14:textId="77777777" w:rsidR="0093425D" w:rsidRPr="00C038C3" w:rsidRDefault="0093425D" w:rsidP="001E5025">
      <w:pPr>
        <w:spacing w:line="36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1C56AA2B" w14:textId="77777777" w:rsidR="0093425D" w:rsidRPr="00C038C3" w:rsidRDefault="0093425D" w:rsidP="001E5025">
      <w:pPr>
        <w:spacing w:line="360" w:lineRule="auto"/>
        <w:contextualSpacing/>
        <w:mirrorIndents/>
        <w:jc w:val="both"/>
      </w:pPr>
      <w:r>
        <w:rPr>
          <w:vertAlign w:val="superscript"/>
        </w:rPr>
        <w:t>e</w:t>
      </w:r>
      <w:r w:rsidRPr="00C038C3">
        <w:rPr>
          <w:vertAlign w:val="superscript"/>
        </w:rPr>
        <w:t xml:space="preserve"> </w:t>
      </w:r>
      <w:r w:rsidRPr="00C038C3">
        <w:t xml:space="preserve">University of Bologna, Department of Biological, Geological and Environmental Sciences, Via </w:t>
      </w:r>
      <w:proofErr w:type="spellStart"/>
      <w:r w:rsidRPr="00C038C3">
        <w:t>Selmi</w:t>
      </w:r>
      <w:proofErr w:type="spellEnd"/>
      <w:r w:rsidRPr="00C038C3">
        <w:t xml:space="preserve"> 3, 40126 Bologna, Italy</w:t>
      </w:r>
    </w:p>
    <w:p w14:paraId="43CAED2B" w14:textId="77777777" w:rsidR="0093425D" w:rsidRPr="00C038C3" w:rsidRDefault="0093425D" w:rsidP="001E5025">
      <w:pPr>
        <w:spacing w:line="360" w:lineRule="auto"/>
        <w:contextualSpacing/>
        <w:mirrorIndents/>
        <w:jc w:val="both"/>
      </w:pPr>
      <w:r w:rsidRPr="00C038C3">
        <w:rPr>
          <w:vertAlign w:val="superscript"/>
        </w:rPr>
        <w:t>1</w:t>
      </w:r>
      <w:r w:rsidRPr="00C038C3">
        <w:t xml:space="preserve"> Author to whom correspondence should be addressed. Current address:</w:t>
      </w:r>
    </w:p>
    <w:p w14:paraId="5AF95147" w14:textId="57981191" w:rsidR="0093425D" w:rsidRPr="00C038C3" w:rsidRDefault="0093425D" w:rsidP="001E5025">
      <w:pPr>
        <w:spacing w:line="36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5" w:history="1">
        <w:r w:rsidR="009C5A82" w:rsidRPr="0084001A">
          <w:rPr>
            <w:rStyle w:val="Hyperlink"/>
          </w:rPr>
          <w:t>max.lindmark@slu.se</w:t>
        </w:r>
      </w:hyperlink>
      <w:r w:rsidR="009C5A82">
        <w:t xml:space="preserve"> </w:t>
      </w:r>
    </w:p>
    <w:p w14:paraId="66EE3416" w14:textId="77777777" w:rsidR="00F813B4" w:rsidRPr="00487AAD" w:rsidRDefault="00F813B4" w:rsidP="001E5025">
      <w:pPr>
        <w:spacing w:line="360" w:lineRule="auto"/>
        <w:contextualSpacing/>
        <w:jc w:val="both"/>
        <w:rPr>
          <w:b/>
          <w:sz w:val="28"/>
          <w:szCs w:val="28"/>
        </w:rPr>
      </w:pPr>
    </w:p>
    <w:p w14:paraId="0E419777" w14:textId="639394FA" w:rsidR="007A7259" w:rsidRPr="00487AAD" w:rsidRDefault="00000000" w:rsidP="001E5025">
      <w:pPr>
        <w:spacing w:line="360" w:lineRule="auto"/>
        <w:contextualSpacing/>
        <w:jc w:val="both"/>
      </w:pPr>
    </w:p>
    <w:p w14:paraId="52B4523A" w14:textId="50E45AFC" w:rsidR="00731208" w:rsidRPr="00487AAD" w:rsidRDefault="00731208" w:rsidP="001E5025">
      <w:pPr>
        <w:spacing w:line="360" w:lineRule="auto"/>
        <w:contextualSpacing/>
        <w:jc w:val="both"/>
      </w:pPr>
    </w:p>
    <w:p w14:paraId="6383524E" w14:textId="3FF97598" w:rsidR="00731208" w:rsidRPr="00487AAD" w:rsidRDefault="00731208" w:rsidP="001E5025">
      <w:pPr>
        <w:spacing w:line="360" w:lineRule="auto"/>
        <w:contextualSpacing/>
        <w:jc w:val="both"/>
      </w:pPr>
    </w:p>
    <w:p w14:paraId="60211A57" w14:textId="70FC5870" w:rsidR="00731208" w:rsidRPr="00487AAD" w:rsidRDefault="00731208" w:rsidP="001E5025">
      <w:pPr>
        <w:spacing w:line="360" w:lineRule="auto"/>
        <w:contextualSpacing/>
        <w:jc w:val="both"/>
      </w:pPr>
    </w:p>
    <w:p w14:paraId="1BD9C2EA" w14:textId="0C175929" w:rsidR="00731208" w:rsidRPr="00487AAD" w:rsidRDefault="00731208" w:rsidP="001E5025">
      <w:pPr>
        <w:spacing w:line="360" w:lineRule="auto"/>
        <w:contextualSpacing/>
        <w:jc w:val="both"/>
      </w:pPr>
    </w:p>
    <w:p w14:paraId="76C43EAD" w14:textId="61A5694F" w:rsidR="00731208" w:rsidRPr="00487AAD" w:rsidRDefault="00731208" w:rsidP="001E5025">
      <w:pPr>
        <w:spacing w:line="360" w:lineRule="auto"/>
        <w:contextualSpacing/>
        <w:jc w:val="both"/>
      </w:pPr>
    </w:p>
    <w:p w14:paraId="21C5DC49" w14:textId="3EA0952A" w:rsidR="00731208" w:rsidRPr="00487AAD" w:rsidRDefault="00731208" w:rsidP="001E5025">
      <w:pPr>
        <w:spacing w:line="360" w:lineRule="auto"/>
        <w:contextualSpacing/>
        <w:jc w:val="both"/>
      </w:pPr>
    </w:p>
    <w:p w14:paraId="31875263" w14:textId="2F70698C" w:rsidR="00731208" w:rsidRPr="00487AAD" w:rsidRDefault="00731208" w:rsidP="001E5025">
      <w:pPr>
        <w:spacing w:line="360" w:lineRule="auto"/>
        <w:contextualSpacing/>
        <w:jc w:val="both"/>
      </w:pPr>
    </w:p>
    <w:p w14:paraId="4EBE89EF" w14:textId="735A753C" w:rsidR="00173243" w:rsidRDefault="00C846D7" w:rsidP="001E5025">
      <w:pPr>
        <w:spacing w:line="360" w:lineRule="auto"/>
        <w:contextualSpacing/>
        <w:jc w:val="center"/>
      </w:pPr>
      <w:r>
        <w:rPr>
          <w:noProof/>
        </w:rPr>
        <w:lastRenderedPageBreak/>
        <w:drawing>
          <wp:inline distT="0" distB="0" distL="0" distR="0" wp14:anchorId="7050624D" wp14:editId="6C034A61">
            <wp:extent cx="3093010" cy="5178056"/>
            <wp:effectExtent l="0" t="0" r="6350" b="381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rotWithShape="1">
                    <a:blip r:embed="rId6" cstate="print">
                      <a:extLst>
                        <a:ext uri="{28A0092B-C50C-407E-A947-70E740481C1C}">
                          <a14:useLocalDpi xmlns:a14="http://schemas.microsoft.com/office/drawing/2010/main" val="0"/>
                        </a:ext>
                      </a:extLst>
                    </a:blip>
                    <a:srcRect l="20408" r="19859"/>
                    <a:stretch/>
                  </pic:blipFill>
                  <pic:spPr bwMode="auto">
                    <a:xfrm>
                      <a:off x="0" y="0"/>
                      <a:ext cx="3107310" cy="5201995"/>
                    </a:xfrm>
                    <a:prstGeom prst="rect">
                      <a:avLst/>
                    </a:prstGeom>
                    <a:ln>
                      <a:noFill/>
                    </a:ln>
                    <a:extLst>
                      <a:ext uri="{53640926-AAD7-44D8-BBD7-CCE9431645EC}">
                        <a14:shadowObscured xmlns:a14="http://schemas.microsoft.com/office/drawing/2010/main"/>
                      </a:ext>
                    </a:extLst>
                  </pic:spPr>
                </pic:pic>
              </a:graphicData>
            </a:graphic>
          </wp:inline>
        </w:drawing>
      </w:r>
    </w:p>
    <w:p w14:paraId="44784092" w14:textId="1F538B53" w:rsidR="00A40C38" w:rsidRPr="00487AAD" w:rsidRDefault="00A40C38" w:rsidP="001E5025">
      <w:pPr>
        <w:spacing w:line="360" w:lineRule="auto"/>
        <w:contextualSpacing/>
        <w:jc w:val="both"/>
      </w:pPr>
      <w:r w:rsidRPr="00487AAD">
        <w:t xml:space="preserve">Fig. S1. </w:t>
      </w:r>
      <w:r w:rsidR="00CB592D" w:rsidRPr="00487AAD">
        <w:t>Map of ICES subdivisions</w:t>
      </w:r>
      <w:r w:rsidR="007B6C3A" w:rsidRPr="00487AAD">
        <w:t xml:space="preserve"> </w:t>
      </w:r>
      <w:r w:rsidR="00F64362" w:rsidRPr="00487AAD">
        <w:t xml:space="preserve">(top) </w:t>
      </w:r>
      <w:r w:rsidR="004E548A">
        <w:t>and ICES rectangles (bottom).</w:t>
      </w:r>
    </w:p>
    <w:p w14:paraId="1D13916D" w14:textId="77777777" w:rsidR="00E440CC" w:rsidRPr="00487AAD" w:rsidRDefault="00E440CC" w:rsidP="001E5025">
      <w:pPr>
        <w:spacing w:line="360" w:lineRule="auto"/>
        <w:contextualSpacing/>
        <w:jc w:val="both"/>
      </w:pPr>
    </w:p>
    <w:p w14:paraId="4D3E8CB2" w14:textId="7B6FB1FD" w:rsidR="00FE174A" w:rsidRPr="00487AAD" w:rsidRDefault="00FE174A" w:rsidP="001E5025">
      <w:pPr>
        <w:spacing w:line="360" w:lineRule="auto"/>
        <w:contextualSpacing/>
        <w:jc w:val="both"/>
      </w:pPr>
    </w:p>
    <w:p w14:paraId="1DCC410E" w14:textId="3F64A42E" w:rsidR="00FE174A" w:rsidRDefault="00FE174A" w:rsidP="001E5025">
      <w:pPr>
        <w:spacing w:line="360" w:lineRule="auto"/>
        <w:contextualSpacing/>
        <w:jc w:val="both"/>
      </w:pPr>
    </w:p>
    <w:p w14:paraId="12FB4F08" w14:textId="18C846D4" w:rsidR="00822234" w:rsidRDefault="00822234" w:rsidP="001E5025">
      <w:pPr>
        <w:spacing w:line="360" w:lineRule="auto"/>
        <w:contextualSpacing/>
        <w:jc w:val="both"/>
      </w:pPr>
    </w:p>
    <w:p w14:paraId="5651E478" w14:textId="1EB6A4F0" w:rsidR="00822234" w:rsidRDefault="00822234" w:rsidP="001E5025">
      <w:pPr>
        <w:spacing w:line="360" w:lineRule="auto"/>
        <w:contextualSpacing/>
        <w:jc w:val="both"/>
      </w:pPr>
    </w:p>
    <w:p w14:paraId="5FE260C1" w14:textId="0AA6B697" w:rsidR="00822234" w:rsidRDefault="00822234" w:rsidP="001E5025">
      <w:pPr>
        <w:spacing w:line="360" w:lineRule="auto"/>
        <w:contextualSpacing/>
        <w:jc w:val="both"/>
      </w:pPr>
    </w:p>
    <w:p w14:paraId="4EDCC722" w14:textId="609A367B" w:rsidR="005670EB" w:rsidRDefault="005670EB" w:rsidP="001E5025">
      <w:pPr>
        <w:spacing w:line="360" w:lineRule="auto"/>
        <w:contextualSpacing/>
        <w:jc w:val="both"/>
      </w:pPr>
    </w:p>
    <w:p w14:paraId="17290698" w14:textId="1BEEBD01" w:rsidR="008F0466" w:rsidRDefault="008F0466" w:rsidP="001E5025">
      <w:pPr>
        <w:spacing w:line="360" w:lineRule="auto"/>
        <w:contextualSpacing/>
        <w:jc w:val="both"/>
      </w:pPr>
    </w:p>
    <w:p w14:paraId="30D5834A" w14:textId="0A1A8301" w:rsidR="008F0466" w:rsidRDefault="008F0466" w:rsidP="001E5025">
      <w:pPr>
        <w:spacing w:line="360" w:lineRule="auto"/>
        <w:contextualSpacing/>
        <w:jc w:val="both"/>
      </w:pPr>
    </w:p>
    <w:p w14:paraId="36207E07" w14:textId="178FA305" w:rsidR="008F0466" w:rsidRDefault="008F0466" w:rsidP="001E5025">
      <w:pPr>
        <w:spacing w:line="360" w:lineRule="auto"/>
        <w:contextualSpacing/>
        <w:jc w:val="both"/>
      </w:pPr>
    </w:p>
    <w:p w14:paraId="7C6DAD70" w14:textId="16A38B7D" w:rsidR="008F0466" w:rsidRDefault="008F0466" w:rsidP="001E5025">
      <w:pPr>
        <w:spacing w:line="360" w:lineRule="auto"/>
        <w:contextualSpacing/>
        <w:jc w:val="both"/>
      </w:pPr>
    </w:p>
    <w:p w14:paraId="1B2B002C" w14:textId="5BB24F94" w:rsidR="008F0466" w:rsidRDefault="008F0466" w:rsidP="001E5025">
      <w:pPr>
        <w:spacing w:line="360" w:lineRule="auto"/>
        <w:contextualSpacing/>
        <w:jc w:val="both"/>
      </w:pPr>
    </w:p>
    <w:p w14:paraId="62A3D86D" w14:textId="42B2AA82" w:rsidR="008F0466" w:rsidRDefault="008F0466" w:rsidP="001E5025">
      <w:pPr>
        <w:spacing w:line="360" w:lineRule="auto"/>
        <w:contextualSpacing/>
        <w:jc w:val="both"/>
      </w:pPr>
    </w:p>
    <w:p w14:paraId="5F8EA954" w14:textId="77777777" w:rsidR="008F0466" w:rsidRDefault="008F0466" w:rsidP="008F0466">
      <w:pPr>
        <w:spacing w:line="360" w:lineRule="auto"/>
        <w:contextualSpacing/>
        <w:mirrorIndents/>
        <w:jc w:val="center"/>
      </w:pPr>
      <w:r>
        <w:rPr>
          <w:noProof/>
        </w:rPr>
        <w:lastRenderedPageBreak/>
        <w:drawing>
          <wp:inline distT="0" distB="0" distL="0" distR="0" wp14:anchorId="2B4F8F44" wp14:editId="2637EEDC">
            <wp:extent cx="4279900" cy="5766383"/>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7" cstate="print">
                      <a:extLst>
                        <a:ext uri="{28A0092B-C50C-407E-A947-70E740481C1C}">
                          <a14:useLocalDpi xmlns:a14="http://schemas.microsoft.com/office/drawing/2010/main" val="0"/>
                        </a:ext>
                      </a:extLst>
                    </a:blip>
                    <a:srcRect t="2197" b="4531"/>
                    <a:stretch/>
                  </pic:blipFill>
                  <pic:spPr bwMode="auto">
                    <a:xfrm>
                      <a:off x="0" y="0"/>
                      <a:ext cx="4283829" cy="5771677"/>
                    </a:xfrm>
                    <a:prstGeom prst="rect">
                      <a:avLst/>
                    </a:prstGeom>
                    <a:ln>
                      <a:noFill/>
                    </a:ln>
                    <a:extLst>
                      <a:ext uri="{53640926-AAD7-44D8-BBD7-CCE9431645EC}">
                        <a14:shadowObscured xmlns:a14="http://schemas.microsoft.com/office/drawing/2010/main"/>
                      </a:ext>
                    </a:extLst>
                  </pic:spPr>
                </pic:pic>
              </a:graphicData>
            </a:graphic>
          </wp:inline>
        </w:drawing>
      </w:r>
    </w:p>
    <w:p w14:paraId="7F02D919" w14:textId="137D14A6" w:rsidR="008F0466" w:rsidRDefault="008F0466" w:rsidP="008F0466">
      <w:pPr>
        <w:spacing w:line="360" w:lineRule="auto"/>
        <w:contextualSpacing/>
        <w:jc w:val="both"/>
      </w:pPr>
      <w:r w:rsidRPr="008244CA">
        <w:t>Fig. S</w:t>
      </w:r>
      <w:r w:rsidR="009F5444">
        <w:t>2</w:t>
      </w:r>
      <w:r w:rsidRPr="008244CA">
        <w:t>. A) Estimates of the constant (</w:t>
      </w:r>
      <m:oMath>
        <m:r>
          <w:rPr>
            <w:rFonts w:ascii="Cambria Math" w:hAnsi="Cambria Math"/>
          </w:rPr>
          <m:t>a</m:t>
        </m:r>
      </m:oMath>
      <w:r w:rsidRPr="008244CA">
        <w:t>) (left) and exponent (</w:t>
      </w:r>
      <m:oMath>
        <m:r>
          <w:rPr>
            <w:rFonts w:ascii="Cambria Math" w:hAnsi="Cambria Math"/>
          </w:rPr>
          <m:t>b</m:t>
        </m:r>
      </m:oMath>
      <w:r w:rsidRPr="008244CA">
        <w:t>) (right) of the weight-length relationship fitted for each year on log scale for cod and flounder, such that the intercept is the natural log of the constant and the slope is the exponent. B) Predicted weight for two representative parameter combinations (</w:t>
      </w:r>
      <m:oMath>
        <m:r>
          <w:rPr>
            <w:rFonts w:ascii="Cambria Math" w:hAnsi="Cambria Math"/>
          </w:rPr>
          <m:t>a=0.006</m:t>
        </m:r>
      </m:oMath>
      <w:r w:rsidRPr="008244CA">
        <w:t xml:space="preserve"> and </w:t>
      </w:r>
      <m:oMath>
        <m:r>
          <w:rPr>
            <w:rFonts w:ascii="Cambria Math" w:hAnsi="Cambria Math"/>
          </w:rPr>
          <m:t>b=3.2</m:t>
        </m:r>
      </m:oMath>
      <w:r w:rsidRPr="008244CA">
        <w:t xml:space="preserve"> in 1993 (red), and </w:t>
      </w:r>
      <m:oMath>
        <m:r>
          <w:rPr>
            <w:rFonts w:ascii="Cambria Math" w:hAnsi="Cambria Math"/>
          </w:rPr>
          <m:t>a=0.015</m:t>
        </m:r>
      </m:oMath>
      <w:r w:rsidRPr="008244CA">
        <w:t xml:space="preserve"> and </w:t>
      </w:r>
      <m:oMath>
        <m:r>
          <w:rPr>
            <w:rFonts w:ascii="Cambria Math" w:hAnsi="Cambria Math"/>
          </w:rPr>
          <m:t>b=2.9</m:t>
        </m:r>
      </m:oMath>
      <w:r w:rsidRPr="008244CA">
        <w:t xml:space="preserve"> in 2020 (blue)). C) Ratio between predicted weight in 2020 to 1993, over length. Note though these estimates may not represent population-level estimates since the difference in the size-distribution has not been controlled for. Rather, the aim of these year-specific estimates was to convert catches in numbers to biomass for the density models.</w:t>
      </w:r>
    </w:p>
    <w:p w14:paraId="5B44200E" w14:textId="77777777" w:rsidR="008F0466" w:rsidRDefault="008F0466" w:rsidP="001E5025">
      <w:pPr>
        <w:spacing w:line="360" w:lineRule="auto"/>
        <w:contextualSpacing/>
        <w:jc w:val="both"/>
      </w:pPr>
    </w:p>
    <w:p w14:paraId="4C2E4B79" w14:textId="1EF30FF2" w:rsidR="005670EB" w:rsidRPr="00487AAD" w:rsidRDefault="00C846D7" w:rsidP="001E5025">
      <w:pPr>
        <w:spacing w:line="360" w:lineRule="auto"/>
        <w:contextualSpacing/>
        <w:jc w:val="both"/>
      </w:pPr>
      <w:r>
        <w:rPr>
          <w:noProof/>
        </w:rPr>
        <w:lastRenderedPageBreak/>
        <w:drawing>
          <wp:inline distT="0" distB="0" distL="0" distR="0" wp14:anchorId="6DB770E8" wp14:editId="64D7ECC4">
            <wp:extent cx="5730193" cy="5010912"/>
            <wp:effectExtent l="0" t="0" r="0" b="5715"/>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rotWithShape="1">
                    <a:blip r:embed="rId8" cstate="print">
                      <a:extLst>
                        <a:ext uri="{28A0092B-C50C-407E-A947-70E740481C1C}">
                          <a14:useLocalDpi xmlns:a14="http://schemas.microsoft.com/office/drawing/2010/main" val="0"/>
                        </a:ext>
                      </a:extLst>
                    </a:blip>
                    <a:srcRect t="6167" b="6383"/>
                    <a:stretch/>
                  </pic:blipFill>
                  <pic:spPr bwMode="auto">
                    <a:xfrm>
                      <a:off x="0" y="0"/>
                      <a:ext cx="5731510" cy="5012064"/>
                    </a:xfrm>
                    <a:prstGeom prst="rect">
                      <a:avLst/>
                    </a:prstGeom>
                    <a:ln>
                      <a:noFill/>
                    </a:ln>
                    <a:extLst>
                      <a:ext uri="{53640926-AAD7-44D8-BBD7-CCE9431645EC}">
                        <a14:shadowObscured xmlns:a14="http://schemas.microsoft.com/office/drawing/2010/main"/>
                      </a:ext>
                    </a:extLst>
                  </pic:spPr>
                </pic:pic>
              </a:graphicData>
            </a:graphic>
          </wp:inline>
        </w:drawing>
      </w:r>
    </w:p>
    <w:p w14:paraId="1AE4CCDA" w14:textId="5641D559" w:rsidR="00822234" w:rsidRPr="00487AAD" w:rsidRDefault="00822234" w:rsidP="001E5025">
      <w:pPr>
        <w:spacing w:line="360" w:lineRule="auto"/>
        <w:contextualSpacing/>
        <w:jc w:val="both"/>
      </w:pPr>
      <w:r w:rsidRPr="00487AAD">
        <w:t>Fig. S</w:t>
      </w:r>
      <w:r w:rsidR="00424E1D">
        <w:t>3</w:t>
      </w:r>
      <w:r w:rsidRPr="00487AAD">
        <w:t>.</w:t>
      </w:r>
      <w:r>
        <w:t xml:space="preserve"> </w:t>
      </w:r>
      <w:r w:rsidR="00D47B2A">
        <w:t>Pearson c</w:t>
      </w:r>
      <w:r>
        <w:t xml:space="preserve">orrelations </w:t>
      </w:r>
      <w:r w:rsidR="00DD13DB">
        <w:t xml:space="preserve">coefficients between all variables included in the </w:t>
      </w:r>
      <w:r w:rsidR="00FA20CB">
        <w:t>condition model.</w:t>
      </w:r>
    </w:p>
    <w:p w14:paraId="6B90775E" w14:textId="2040533A" w:rsidR="006273A5" w:rsidRPr="00487AAD" w:rsidRDefault="006273A5" w:rsidP="001E5025">
      <w:pPr>
        <w:spacing w:line="360" w:lineRule="auto"/>
        <w:contextualSpacing/>
        <w:jc w:val="both"/>
      </w:pPr>
    </w:p>
    <w:p w14:paraId="5EC59822" w14:textId="5D6A35CE" w:rsidR="006273A5" w:rsidRPr="00487AAD" w:rsidRDefault="006273A5" w:rsidP="001E5025">
      <w:pPr>
        <w:spacing w:line="360" w:lineRule="auto"/>
        <w:contextualSpacing/>
        <w:jc w:val="both"/>
      </w:pPr>
    </w:p>
    <w:p w14:paraId="43D982DE" w14:textId="33ECBEAD" w:rsidR="006273A5" w:rsidRDefault="006273A5" w:rsidP="001E5025">
      <w:pPr>
        <w:spacing w:line="360" w:lineRule="auto"/>
        <w:contextualSpacing/>
        <w:jc w:val="both"/>
        <w:rPr>
          <w:noProof/>
        </w:rPr>
      </w:pPr>
    </w:p>
    <w:p w14:paraId="1C5BC160" w14:textId="1EEE6C6C" w:rsidR="008F6F8D" w:rsidRDefault="008F6F8D" w:rsidP="001E5025">
      <w:pPr>
        <w:spacing w:line="360" w:lineRule="auto"/>
        <w:contextualSpacing/>
        <w:jc w:val="both"/>
        <w:rPr>
          <w:noProof/>
        </w:rPr>
      </w:pPr>
    </w:p>
    <w:p w14:paraId="3BC231BE" w14:textId="23FB1CF1" w:rsidR="008F6F8D" w:rsidRDefault="008F6F8D" w:rsidP="001E5025">
      <w:pPr>
        <w:spacing w:line="360" w:lineRule="auto"/>
        <w:contextualSpacing/>
        <w:jc w:val="both"/>
        <w:rPr>
          <w:noProof/>
        </w:rPr>
      </w:pPr>
    </w:p>
    <w:p w14:paraId="739217FF" w14:textId="46AF98A8" w:rsidR="008F6F8D" w:rsidRDefault="008F6F8D" w:rsidP="001E5025">
      <w:pPr>
        <w:spacing w:line="360" w:lineRule="auto"/>
        <w:contextualSpacing/>
        <w:jc w:val="both"/>
        <w:rPr>
          <w:noProof/>
        </w:rPr>
      </w:pPr>
    </w:p>
    <w:p w14:paraId="59804B28" w14:textId="120E9B8F" w:rsidR="008F6F8D" w:rsidRDefault="008F6F8D" w:rsidP="001E5025">
      <w:pPr>
        <w:spacing w:line="360" w:lineRule="auto"/>
        <w:contextualSpacing/>
        <w:jc w:val="both"/>
        <w:rPr>
          <w:noProof/>
        </w:rPr>
      </w:pPr>
    </w:p>
    <w:p w14:paraId="557273A5" w14:textId="5EBC436C" w:rsidR="00F754AE" w:rsidRDefault="00F754AE" w:rsidP="001E5025">
      <w:pPr>
        <w:spacing w:line="360" w:lineRule="auto"/>
        <w:contextualSpacing/>
        <w:jc w:val="both"/>
        <w:rPr>
          <w:noProof/>
        </w:rPr>
      </w:pPr>
    </w:p>
    <w:p w14:paraId="5394755A" w14:textId="20761591" w:rsidR="008F6F8D" w:rsidRDefault="008F6F8D" w:rsidP="001E5025">
      <w:pPr>
        <w:spacing w:line="360" w:lineRule="auto"/>
        <w:contextualSpacing/>
        <w:jc w:val="both"/>
      </w:pPr>
    </w:p>
    <w:p w14:paraId="6D262ED8" w14:textId="6CE00622" w:rsidR="00001206" w:rsidRDefault="00001206" w:rsidP="001E5025">
      <w:pPr>
        <w:spacing w:line="360" w:lineRule="auto"/>
        <w:contextualSpacing/>
        <w:jc w:val="both"/>
      </w:pPr>
    </w:p>
    <w:p w14:paraId="69583551" w14:textId="78026513" w:rsidR="00001206" w:rsidRDefault="00001206" w:rsidP="001E5025">
      <w:pPr>
        <w:spacing w:line="360" w:lineRule="auto"/>
        <w:contextualSpacing/>
        <w:jc w:val="both"/>
      </w:pPr>
    </w:p>
    <w:p w14:paraId="0EEC8563" w14:textId="22C5E7A1" w:rsidR="00001206" w:rsidRDefault="00001206" w:rsidP="001E5025">
      <w:pPr>
        <w:spacing w:line="360" w:lineRule="auto"/>
        <w:contextualSpacing/>
        <w:jc w:val="both"/>
      </w:pPr>
    </w:p>
    <w:p w14:paraId="1D53DBF7" w14:textId="352A495B" w:rsidR="00001206" w:rsidRDefault="00001206" w:rsidP="001E5025">
      <w:pPr>
        <w:spacing w:line="360" w:lineRule="auto"/>
        <w:contextualSpacing/>
        <w:jc w:val="both"/>
      </w:pPr>
    </w:p>
    <w:p w14:paraId="324CEB7F" w14:textId="451BA94A" w:rsidR="00001206" w:rsidRDefault="00062266" w:rsidP="001E5025">
      <w:pPr>
        <w:spacing w:line="360" w:lineRule="auto"/>
        <w:contextualSpacing/>
        <w:jc w:val="both"/>
      </w:pPr>
      <w:r>
        <w:rPr>
          <w:noProof/>
        </w:rPr>
        <w:lastRenderedPageBreak/>
        <w:drawing>
          <wp:inline distT="0" distB="0" distL="0" distR="0" wp14:anchorId="513A629C" wp14:editId="6EA01396">
            <wp:extent cx="5733975" cy="6663447"/>
            <wp:effectExtent l="0" t="0" r="0" b="444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5319" b="5813"/>
                    <a:stretch/>
                  </pic:blipFill>
                  <pic:spPr bwMode="auto">
                    <a:xfrm>
                      <a:off x="0" y="0"/>
                      <a:ext cx="5734489" cy="6664044"/>
                    </a:xfrm>
                    <a:prstGeom prst="rect">
                      <a:avLst/>
                    </a:prstGeom>
                    <a:ln>
                      <a:noFill/>
                    </a:ln>
                    <a:extLst>
                      <a:ext uri="{53640926-AAD7-44D8-BBD7-CCE9431645EC}">
                        <a14:shadowObscured xmlns:a14="http://schemas.microsoft.com/office/drawing/2010/main"/>
                      </a:ext>
                    </a:extLst>
                  </pic:spPr>
                </pic:pic>
              </a:graphicData>
            </a:graphic>
          </wp:inline>
        </w:drawing>
      </w:r>
    </w:p>
    <w:p w14:paraId="639C7895" w14:textId="596B53DC" w:rsidR="00001206" w:rsidRPr="00487AAD" w:rsidRDefault="00001206" w:rsidP="00001206">
      <w:pPr>
        <w:spacing w:line="360" w:lineRule="auto"/>
        <w:contextualSpacing/>
        <w:jc w:val="both"/>
      </w:pPr>
      <w:r w:rsidRPr="00487AAD">
        <w:t>Fig. S</w:t>
      </w:r>
      <w:r w:rsidR="00352E04">
        <w:t>4</w:t>
      </w:r>
      <w:r w:rsidRPr="00487AAD">
        <w:t xml:space="preserve">. </w:t>
      </w:r>
      <w:r>
        <w:t xml:space="preserve">Location and sample size </w:t>
      </w:r>
      <w:r w:rsidR="0075185C">
        <w:t xml:space="preserve">(point size and color) </w:t>
      </w:r>
      <w:r>
        <w:t>per haul of condition data for all years included in the study.</w:t>
      </w:r>
    </w:p>
    <w:p w14:paraId="06E9D671" w14:textId="65F4BD34" w:rsidR="00001206" w:rsidRPr="00487AAD" w:rsidRDefault="00001206" w:rsidP="001E5025">
      <w:pPr>
        <w:spacing w:line="360" w:lineRule="auto"/>
        <w:contextualSpacing/>
        <w:jc w:val="both"/>
      </w:pPr>
    </w:p>
    <w:p w14:paraId="64A1E144" w14:textId="314BDA33" w:rsidR="00C846D7" w:rsidRDefault="00C846D7" w:rsidP="001E5025">
      <w:pPr>
        <w:spacing w:line="360" w:lineRule="auto"/>
        <w:contextualSpacing/>
        <w:jc w:val="both"/>
      </w:pPr>
      <w:r>
        <w:rPr>
          <w:noProof/>
        </w:rPr>
        <w:lastRenderedPageBreak/>
        <w:drawing>
          <wp:inline distT="0" distB="0" distL="0" distR="0" wp14:anchorId="45FEB0F7" wp14:editId="122A259C">
            <wp:extent cx="5731357" cy="3657600"/>
            <wp:effectExtent l="0" t="0" r="0" b="0"/>
            <wp:docPr id="11" name="Picture 11" descr="A picture containing sk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ky, outdoor&#10;&#10;Description automatically generated"/>
                    <pic:cNvPicPr/>
                  </pic:nvPicPr>
                  <pic:blipFill rotWithShape="1">
                    <a:blip r:embed="rId10" cstate="print">
                      <a:extLst>
                        <a:ext uri="{28A0092B-C50C-407E-A947-70E740481C1C}">
                          <a14:useLocalDpi xmlns:a14="http://schemas.microsoft.com/office/drawing/2010/main" val="0"/>
                        </a:ext>
                      </a:extLst>
                    </a:blip>
                    <a:srcRect t="16806" b="19377"/>
                    <a:stretch/>
                  </pic:blipFill>
                  <pic:spPr bwMode="auto">
                    <a:xfrm>
                      <a:off x="0" y="0"/>
                      <a:ext cx="5731510" cy="3657697"/>
                    </a:xfrm>
                    <a:prstGeom prst="rect">
                      <a:avLst/>
                    </a:prstGeom>
                    <a:ln>
                      <a:noFill/>
                    </a:ln>
                    <a:extLst>
                      <a:ext uri="{53640926-AAD7-44D8-BBD7-CCE9431645EC}">
                        <a14:shadowObscured xmlns:a14="http://schemas.microsoft.com/office/drawing/2010/main"/>
                      </a:ext>
                    </a:extLst>
                  </pic:spPr>
                </pic:pic>
              </a:graphicData>
            </a:graphic>
          </wp:inline>
        </w:drawing>
      </w:r>
    </w:p>
    <w:p w14:paraId="0B122C38" w14:textId="4E360EB5" w:rsidR="006273A5" w:rsidRPr="00487AAD" w:rsidRDefault="006273A5" w:rsidP="001E5025">
      <w:pPr>
        <w:spacing w:line="360" w:lineRule="auto"/>
        <w:contextualSpacing/>
        <w:jc w:val="both"/>
      </w:pPr>
      <w:r w:rsidRPr="00487AAD">
        <w:t>Fig. S</w:t>
      </w:r>
      <w:r w:rsidR="00CE2EAE">
        <w:t>5</w:t>
      </w:r>
      <w:r w:rsidRPr="00487AAD">
        <w:t xml:space="preserve">. </w:t>
      </w:r>
      <w:r w:rsidR="00B36C81" w:rsidRPr="00487AAD">
        <w:t>SPDE mesh for condition model</w:t>
      </w:r>
      <w:r w:rsidR="00EF4A5E" w:rsidRPr="00487AAD">
        <w:t xml:space="preserve"> (</w:t>
      </w:r>
      <w:r w:rsidR="007E3D2D">
        <w:t>100</w:t>
      </w:r>
      <w:r w:rsidR="007E3D2D" w:rsidRPr="00487AAD">
        <w:t xml:space="preserve"> </w:t>
      </w:r>
      <w:r w:rsidR="00EF4A5E" w:rsidRPr="00487AAD">
        <w:t>knots</w:t>
      </w:r>
      <w:r w:rsidR="00B74DC2" w:rsidRPr="00487AAD">
        <w:t>)</w:t>
      </w:r>
      <w:r w:rsidR="000E2B0D" w:rsidRPr="00487AAD">
        <w:t>.</w:t>
      </w:r>
    </w:p>
    <w:p w14:paraId="19791E0B" w14:textId="77777777" w:rsidR="0032472C" w:rsidRPr="00487AAD" w:rsidRDefault="0032472C" w:rsidP="001E5025">
      <w:pPr>
        <w:spacing w:line="360" w:lineRule="auto"/>
        <w:contextualSpacing/>
        <w:jc w:val="both"/>
      </w:pPr>
    </w:p>
    <w:p w14:paraId="49E401B5" w14:textId="21511A24" w:rsidR="006273A5" w:rsidRPr="00487AAD" w:rsidRDefault="006273A5" w:rsidP="001E5025">
      <w:pPr>
        <w:spacing w:line="360" w:lineRule="auto"/>
        <w:contextualSpacing/>
        <w:jc w:val="both"/>
      </w:pPr>
    </w:p>
    <w:p w14:paraId="7CC92E69" w14:textId="5D7BFC83" w:rsidR="00731208" w:rsidRDefault="00731208" w:rsidP="001E5025">
      <w:pPr>
        <w:spacing w:line="360" w:lineRule="auto"/>
        <w:contextualSpacing/>
        <w:jc w:val="both"/>
        <w:rPr>
          <w:noProof/>
        </w:rPr>
      </w:pPr>
    </w:p>
    <w:p w14:paraId="789328B2" w14:textId="0EE52A86" w:rsidR="008F6F8D" w:rsidRDefault="008F6F8D" w:rsidP="001E5025">
      <w:pPr>
        <w:spacing w:line="360" w:lineRule="auto"/>
        <w:contextualSpacing/>
        <w:jc w:val="both"/>
        <w:rPr>
          <w:noProof/>
        </w:rPr>
      </w:pPr>
    </w:p>
    <w:p w14:paraId="089CFD1F" w14:textId="09A75436" w:rsidR="008F6F8D" w:rsidRDefault="008F6F8D" w:rsidP="001E5025">
      <w:pPr>
        <w:spacing w:line="360" w:lineRule="auto"/>
        <w:contextualSpacing/>
        <w:jc w:val="both"/>
        <w:rPr>
          <w:noProof/>
        </w:rPr>
      </w:pPr>
    </w:p>
    <w:p w14:paraId="73565173" w14:textId="466D9F94" w:rsidR="008F6F8D" w:rsidRDefault="008F6F8D" w:rsidP="001E5025">
      <w:pPr>
        <w:spacing w:line="360" w:lineRule="auto"/>
        <w:contextualSpacing/>
        <w:jc w:val="both"/>
        <w:rPr>
          <w:noProof/>
        </w:rPr>
      </w:pPr>
    </w:p>
    <w:p w14:paraId="298F6650" w14:textId="7D54D563" w:rsidR="008F6F8D" w:rsidRDefault="008F6F8D" w:rsidP="001E5025">
      <w:pPr>
        <w:spacing w:line="360" w:lineRule="auto"/>
        <w:contextualSpacing/>
        <w:jc w:val="both"/>
        <w:rPr>
          <w:noProof/>
        </w:rPr>
      </w:pPr>
    </w:p>
    <w:p w14:paraId="3A8B3E5C" w14:textId="0AE431F5" w:rsidR="008F6F8D" w:rsidRDefault="008F6F8D" w:rsidP="001E5025">
      <w:pPr>
        <w:spacing w:line="360" w:lineRule="auto"/>
        <w:contextualSpacing/>
        <w:jc w:val="both"/>
        <w:rPr>
          <w:noProof/>
        </w:rPr>
      </w:pPr>
    </w:p>
    <w:p w14:paraId="6F5D3202" w14:textId="655464CB" w:rsidR="008F6F8D" w:rsidRDefault="008F6F8D" w:rsidP="001E5025">
      <w:pPr>
        <w:spacing w:line="360" w:lineRule="auto"/>
        <w:contextualSpacing/>
        <w:jc w:val="both"/>
        <w:rPr>
          <w:noProof/>
        </w:rPr>
      </w:pPr>
    </w:p>
    <w:p w14:paraId="71ABB980" w14:textId="63F86A12" w:rsidR="008F6F8D" w:rsidRDefault="008F6F8D" w:rsidP="001E5025">
      <w:pPr>
        <w:spacing w:line="360" w:lineRule="auto"/>
        <w:contextualSpacing/>
        <w:jc w:val="both"/>
        <w:rPr>
          <w:noProof/>
        </w:rPr>
      </w:pPr>
    </w:p>
    <w:p w14:paraId="4C0A1712" w14:textId="3A23E1E9" w:rsidR="008F6F8D" w:rsidRDefault="008F6F8D" w:rsidP="001E5025">
      <w:pPr>
        <w:spacing w:line="360" w:lineRule="auto"/>
        <w:contextualSpacing/>
        <w:jc w:val="both"/>
        <w:rPr>
          <w:noProof/>
        </w:rPr>
      </w:pPr>
    </w:p>
    <w:p w14:paraId="0D9E6F5B" w14:textId="1222A305" w:rsidR="008F6F8D" w:rsidRDefault="008F6F8D" w:rsidP="001E5025">
      <w:pPr>
        <w:spacing w:line="360" w:lineRule="auto"/>
        <w:contextualSpacing/>
        <w:jc w:val="both"/>
        <w:rPr>
          <w:noProof/>
        </w:rPr>
      </w:pPr>
    </w:p>
    <w:p w14:paraId="55D4A9B1" w14:textId="5A7ED1F4" w:rsidR="008F6F8D" w:rsidRDefault="008F6F8D" w:rsidP="001E5025">
      <w:pPr>
        <w:spacing w:line="360" w:lineRule="auto"/>
        <w:contextualSpacing/>
        <w:jc w:val="both"/>
        <w:rPr>
          <w:noProof/>
        </w:rPr>
      </w:pPr>
    </w:p>
    <w:p w14:paraId="4E4951A2" w14:textId="406BBE8A" w:rsidR="008F6F8D" w:rsidRDefault="008F6F8D" w:rsidP="001E5025">
      <w:pPr>
        <w:spacing w:line="360" w:lineRule="auto"/>
        <w:contextualSpacing/>
        <w:jc w:val="both"/>
        <w:rPr>
          <w:noProof/>
        </w:rPr>
      </w:pPr>
    </w:p>
    <w:p w14:paraId="00798882" w14:textId="0EEFB621" w:rsidR="006F7E11" w:rsidRDefault="006F7E11" w:rsidP="001E5025">
      <w:pPr>
        <w:spacing w:line="360" w:lineRule="auto"/>
        <w:contextualSpacing/>
        <w:jc w:val="both"/>
        <w:rPr>
          <w:noProof/>
        </w:rPr>
      </w:pPr>
    </w:p>
    <w:p w14:paraId="1D2AC843" w14:textId="0D5175A1" w:rsidR="006F7E11" w:rsidRDefault="006F7E11" w:rsidP="001E5025">
      <w:pPr>
        <w:spacing w:line="360" w:lineRule="auto"/>
        <w:contextualSpacing/>
        <w:jc w:val="both"/>
        <w:rPr>
          <w:noProof/>
        </w:rPr>
      </w:pPr>
    </w:p>
    <w:p w14:paraId="091A5950" w14:textId="52E111E7" w:rsidR="006F7E11" w:rsidRDefault="006F7E11" w:rsidP="001E5025">
      <w:pPr>
        <w:spacing w:line="360" w:lineRule="auto"/>
        <w:contextualSpacing/>
        <w:jc w:val="both"/>
        <w:rPr>
          <w:noProof/>
        </w:rPr>
      </w:pPr>
    </w:p>
    <w:p w14:paraId="1F789B78" w14:textId="70F1082F" w:rsidR="006F7E11" w:rsidRDefault="006F7E11" w:rsidP="001E5025">
      <w:pPr>
        <w:spacing w:line="360" w:lineRule="auto"/>
        <w:contextualSpacing/>
        <w:jc w:val="both"/>
        <w:rPr>
          <w:noProof/>
        </w:rPr>
      </w:pPr>
    </w:p>
    <w:p w14:paraId="69D3D8C0" w14:textId="43282C3C" w:rsidR="006F7E11" w:rsidRDefault="005E669A" w:rsidP="001E5025">
      <w:pPr>
        <w:spacing w:line="360" w:lineRule="auto"/>
        <w:contextualSpacing/>
        <w:jc w:val="both"/>
        <w:rPr>
          <w:noProof/>
        </w:rPr>
      </w:pPr>
      <w:r>
        <w:rPr>
          <w:noProof/>
        </w:rPr>
        <w:lastRenderedPageBreak/>
        <w:drawing>
          <wp:inline distT="0" distB="0" distL="0" distR="0" wp14:anchorId="7735DC06" wp14:editId="30BC884D">
            <wp:extent cx="5731510" cy="7494905"/>
            <wp:effectExtent l="0" t="0" r="0" b="0"/>
            <wp:docPr id="15" name="Picture 15"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calen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494905"/>
                    </a:xfrm>
                    <a:prstGeom prst="rect">
                      <a:avLst/>
                    </a:prstGeom>
                  </pic:spPr>
                </pic:pic>
              </a:graphicData>
            </a:graphic>
          </wp:inline>
        </w:drawing>
      </w:r>
    </w:p>
    <w:p w14:paraId="517164C5" w14:textId="2629A1DA" w:rsidR="005E46CA" w:rsidRPr="00487AAD" w:rsidRDefault="005E46CA" w:rsidP="001E5025">
      <w:pPr>
        <w:spacing w:line="360" w:lineRule="auto"/>
        <w:contextualSpacing/>
        <w:jc w:val="both"/>
      </w:pPr>
      <w:r w:rsidRPr="004D18E3">
        <w:t>Fig. S</w:t>
      </w:r>
      <w:r w:rsidR="0046100D">
        <w:t>6</w:t>
      </w:r>
      <w:r w:rsidRPr="004D18E3">
        <w:t xml:space="preserve">. </w:t>
      </w:r>
      <w:r w:rsidR="0065204F" w:rsidRPr="004D18E3">
        <w:t>Residuals from the condition model plotted against length for each year.</w:t>
      </w:r>
    </w:p>
    <w:p w14:paraId="7C6A8291" w14:textId="1D1FEFC9" w:rsidR="00FE174A" w:rsidRPr="00487AAD" w:rsidRDefault="00FE174A" w:rsidP="001E5025">
      <w:pPr>
        <w:spacing w:line="360" w:lineRule="auto"/>
        <w:contextualSpacing/>
        <w:jc w:val="both"/>
      </w:pPr>
    </w:p>
    <w:p w14:paraId="2654E34D" w14:textId="09ADDE7D" w:rsidR="003667A0" w:rsidRPr="00487AAD" w:rsidRDefault="003667A0" w:rsidP="001E5025">
      <w:pPr>
        <w:spacing w:line="360" w:lineRule="auto"/>
        <w:contextualSpacing/>
        <w:jc w:val="both"/>
      </w:pPr>
    </w:p>
    <w:p w14:paraId="6E3D14CF" w14:textId="0D7F8BB4" w:rsidR="000907CE" w:rsidRPr="00487AAD" w:rsidRDefault="000907CE" w:rsidP="001E5025">
      <w:pPr>
        <w:spacing w:line="360" w:lineRule="auto"/>
        <w:contextualSpacing/>
        <w:jc w:val="both"/>
      </w:pPr>
    </w:p>
    <w:p w14:paraId="711F438B" w14:textId="576F0C74" w:rsidR="000907CE" w:rsidRPr="00487AAD" w:rsidRDefault="000907CE" w:rsidP="001E5025">
      <w:pPr>
        <w:spacing w:line="360" w:lineRule="auto"/>
        <w:contextualSpacing/>
        <w:jc w:val="both"/>
      </w:pPr>
    </w:p>
    <w:p w14:paraId="52490CEE" w14:textId="4E00D62B" w:rsidR="00834E33" w:rsidRPr="00487AAD" w:rsidRDefault="00C846D7" w:rsidP="001E5025">
      <w:pPr>
        <w:spacing w:line="360" w:lineRule="auto"/>
        <w:contextualSpacing/>
        <w:jc w:val="both"/>
      </w:pPr>
      <w:r>
        <w:rPr>
          <w:noProof/>
        </w:rPr>
        <w:lastRenderedPageBreak/>
        <w:drawing>
          <wp:inline distT="0" distB="0" distL="0" distR="0" wp14:anchorId="112518AC" wp14:editId="15AB82A4">
            <wp:extent cx="5731110" cy="5315712"/>
            <wp:effectExtent l="0" t="0" r="0" b="571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rotWithShape="1">
                    <a:blip r:embed="rId12" cstate="print">
                      <a:extLst>
                        <a:ext uri="{28A0092B-C50C-407E-A947-70E740481C1C}">
                          <a14:useLocalDpi xmlns:a14="http://schemas.microsoft.com/office/drawing/2010/main" val="0"/>
                        </a:ext>
                      </a:extLst>
                    </a:blip>
                    <a:srcRect t="4680" b="2569"/>
                    <a:stretch/>
                  </pic:blipFill>
                  <pic:spPr bwMode="auto">
                    <a:xfrm>
                      <a:off x="0" y="0"/>
                      <a:ext cx="5731510" cy="5316083"/>
                    </a:xfrm>
                    <a:prstGeom prst="rect">
                      <a:avLst/>
                    </a:prstGeom>
                    <a:ln>
                      <a:noFill/>
                    </a:ln>
                    <a:extLst>
                      <a:ext uri="{53640926-AAD7-44D8-BBD7-CCE9431645EC}">
                        <a14:shadowObscured xmlns:a14="http://schemas.microsoft.com/office/drawing/2010/main"/>
                      </a:ext>
                    </a:extLst>
                  </pic:spPr>
                </pic:pic>
              </a:graphicData>
            </a:graphic>
          </wp:inline>
        </w:drawing>
      </w:r>
    </w:p>
    <w:p w14:paraId="33806F9F" w14:textId="6E83D19A" w:rsidR="00664ACF" w:rsidRPr="00487AAD" w:rsidRDefault="00664ACF" w:rsidP="001E5025">
      <w:pPr>
        <w:spacing w:line="360" w:lineRule="auto"/>
        <w:contextualSpacing/>
        <w:jc w:val="both"/>
      </w:pPr>
      <w:r w:rsidRPr="00487AAD">
        <w:t>Fig. S</w:t>
      </w:r>
      <w:r w:rsidR="004D3F40">
        <w:t>7</w:t>
      </w:r>
      <w:r w:rsidRPr="00487AAD">
        <w:t>.</w:t>
      </w:r>
      <w:r w:rsidR="002C3A3E" w:rsidRPr="00487AAD">
        <w:t xml:space="preserve"> QQ plot of condition model</w:t>
      </w:r>
      <w:r w:rsidR="00C45230">
        <w:t xml:space="preserve"> based on randomized quantile residuals (fixed effects held at their maximum likelihood estimate and the random effects are sampled with MCMC via </w:t>
      </w:r>
      <w:r w:rsidR="000328E5">
        <w:t>`</w:t>
      </w:r>
      <w:proofErr w:type="spellStart"/>
      <w:r w:rsidR="00C45230">
        <w:t>tmbstan</w:t>
      </w:r>
      <w:proofErr w:type="spellEnd"/>
      <w:r w:rsidR="000328E5">
        <w:t>`</w:t>
      </w:r>
      <w:r w:rsidR="00AD5156">
        <w:t xml:space="preserve"> </w:t>
      </w:r>
      <w:r w:rsidR="000A4D1F">
        <w:fldChar w:fldCharType="begin"/>
      </w:r>
      <w:r w:rsidR="003F7D23">
        <w:instrText xml:space="preserve"> ADDIN ZOTERO_ITEM CSL_CITATION {"citationID":"y21e3D6A","properties":{"formattedCitation":"(Monnahan and Kristensen, 2018)","plainCitation":"(Monnahan and Kristensen, 2018)","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0A4D1F">
        <w:fldChar w:fldCharType="separate"/>
      </w:r>
      <w:r w:rsidR="003F7D23">
        <w:rPr>
          <w:noProof/>
        </w:rPr>
        <w:t>(Monnahan and Kristensen, 2018)</w:t>
      </w:r>
      <w:r w:rsidR="000A4D1F">
        <w:fldChar w:fldCharType="end"/>
      </w:r>
      <w:r w:rsidR="00C45230">
        <w:t xml:space="preserve"> and Stan</w:t>
      </w:r>
      <w:r w:rsidR="000157A1">
        <w:t xml:space="preserve"> </w:t>
      </w:r>
      <w:r w:rsidR="00BB51FA">
        <w:fldChar w:fldCharType="begin"/>
      </w:r>
      <w:r w:rsidR="003F7D23">
        <w:instrText xml:space="preserve"> ADDIN ZOTERO_ITEM CSL_CITATION {"citationID":"m2fHe4AZ","properties":{"formattedCitation":"(Stan Development Team, 2022)","plainCitation":"(Stan Development Team, 202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B51FA">
        <w:fldChar w:fldCharType="separate"/>
      </w:r>
      <w:r w:rsidR="003F7D23">
        <w:rPr>
          <w:noProof/>
        </w:rPr>
        <w:t>(Stan Development Team, 2022)</w:t>
      </w:r>
      <w:r w:rsidR="00BB51FA">
        <w:fldChar w:fldCharType="end"/>
      </w:r>
      <w:r w:rsidR="001D58AE">
        <w:t xml:space="preserve">, </w:t>
      </w:r>
      <w:r w:rsidR="00F03C00">
        <w:t xml:space="preserve">in line with </w:t>
      </w:r>
      <w:r w:rsidR="00F03C00">
        <w:fldChar w:fldCharType="begin"/>
      </w:r>
      <w:r w:rsidR="003F7D23">
        <w:instrText xml:space="preserve"> ADDIN ZOTERO_ITEM CSL_CITATION {"citationID":"wfO3HCZy","properties":{"formattedCitation":"(Thygesen {\\i{}et al.}, 2017; Rufener {\\i{}et al.}, 2021)","plainCitation":"(Thygesen et al., 2017; Rufener et al., 2021)","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F03C00">
        <w:fldChar w:fldCharType="separate"/>
      </w:r>
      <w:r w:rsidR="003F7D23" w:rsidRPr="003F7D23">
        <w:rPr>
          <w:lang w:val="en-GB"/>
        </w:rPr>
        <w:t xml:space="preserve">(Thygesen </w:t>
      </w:r>
      <w:r w:rsidR="003F7D23" w:rsidRPr="003F7D23">
        <w:rPr>
          <w:i/>
          <w:iCs/>
          <w:lang w:val="en-GB"/>
        </w:rPr>
        <w:t>et al.</w:t>
      </w:r>
      <w:r w:rsidR="003F7D23" w:rsidRPr="003F7D23">
        <w:rPr>
          <w:lang w:val="en-GB"/>
        </w:rPr>
        <w:t xml:space="preserve">, 2017; Rufener </w:t>
      </w:r>
      <w:r w:rsidR="003F7D23" w:rsidRPr="003F7D23">
        <w:rPr>
          <w:i/>
          <w:iCs/>
          <w:lang w:val="en-GB"/>
        </w:rPr>
        <w:t>et al.</w:t>
      </w:r>
      <w:r w:rsidR="003F7D23" w:rsidRPr="003F7D23">
        <w:rPr>
          <w:lang w:val="en-GB"/>
        </w:rPr>
        <w:t>, 2021)</w:t>
      </w:r>
      <w:r w:rsidR="00F03C00">
        <w:fldChar w:fldCharType="end"/>
      </w:r>
      <w:r w:rsidR="00F261A2">
        <w:t>.</w:t>
      </w:r>
    </w:p>
    <w:p w14:paraId="0DF5B540" w14:textId="26371E9C" w:rsidR="00AC4AEA" w:rsidRPr="00487AAD" w:rsidRDefault="00AC4AEA" w:rsidP="001E5025">
      <w:pPr>
        <w:spacing w:line="360" w:lineRule="auto"/>
        <w:contextualSpacing/>
        <w:jc w:val="both"/>
      </w:pPr>
    </w:p>
    <w:p w14:paraId="2B9E0FA7" w14:textId="69CB505C" w:rsidR="00AC4AEA" w:rsidRPr="00487AAD" w:rsidRDefault="00AC4AEA" w:rsidP="001E5025">
      <w:pPr>
        <w:spacing w:line="360" w:lineRule="auto"/>
        <w:contextualSpacing/>
        <w:jc w:val="both"/>
      </w:pPr>
    </w:p>
    <w:p w14:paraId="37D6B955" w14:textId="4390B889" w:rsidR="00AC4AEA" w:rsidRPr="00487AAD" w:rsidRDefault="00AC4AEA" w:rsidP="001E5025">
      <w:pPr>
        <w:spacing w:line="360" w:lineRule="auto"/>
        <w:contextualSpacing/>
        <w:jc w:val="both"/>
      </w:pPr>
    </w:p>
    <w:p w14:paraId="220444A0" w14:textId="18C97456" w:rsidR="00AC4AEA" w:rsidRPr="00487AAD" w:rsidRDefault="00AC4AEA" w:rsidP="001E5025">
      <w:pPr>
        <w:spacing w:line="360" w:lineRule="auto"/>
        <w:contextualSpacing/>
        <w:jc w:val="both"/>
      </w:pPr>
    </w:p>
    <w:p w14:paraId="0380C24A" w14:textId="7DAA4973" w:rsidR="00AC4AEA" w:rsidRPr="00487AAD" w:rsidRDefault="00AC4AEA" w:rsidP="001E5025">
      <w:pPr>
        <w:spacing w:line="360" w:lineRule="auto"/>
        <w:contextualSpacing/>
        <w:jc w:val="both"/>
      </w:pPr>
    </w:p>
    <w:p w14:paraId="08D0C64E" w14:textId="4C5445D3" w:rsidR="00AC4AEA" w:rsidRPr="00487AAD" w:rsidRDefault="00AC4AEA" w:rsidP="001E5025">
      <w:pPr>
        <w:spacing w:line="360" w:lineRule="auto"/>
        <w:contextualSpacing/>
        <w:jc w:val="both"/>
      </w:pPr>
    </w:p>
    <w:p w14:paraId="58077EED" w14:textId="720012CC" w:rsidR="00AC4AEA" w:rsidRDefault="00AC4AEA" w:rsidP="001E5025">
      <w:pPr>
        <w:spacing w:line="360" w:lineRule="auto"/>
        <w:contextualSpacing/>
        <w:jc w:val="both"/>
      </w:pPr>
    </w:p>
    <w:p w14:paraId="07DE1605" w14:textId="72CE622B" w:rsidR="004D18E3" w:rsidRDefault="004D18E3" w:rsidP="001E5025">
      <w:pPr>
        <w:spacing w:line="360" w:lineRule="auto"/>
        <w:contextualSpacing/>
        <w:jc w:val="both"/>
      </w:pPr>
    </w:p>
    <w:p w14:paraId="72990108" w14:textId="72C98205" w:rsidR="004D18E3" w:rsidRDefault="004D18E3" w:rsidP="001E5025">
      <w:pPr>
        <w:spacing w:line="360" w:lineRule="auto"/>
        <w:contextualSpacing/>
        <w:jc w:val="both"/>
      </w:pPr>
    </w:p>
    <w:p w14:paraId="378DEC3C" w14:textId="55CBCFB0" w:rsidR="004D18E3" w:rsidRPr="00487AAD" w:rsidRDefault="009805DD" w:rsidP="001E5025">
      <w:pPr>
        <w:spacing w:line="360" w:lineRule="auto"/>
        <w:contextualSpacing/>
        <w:jc w:val="both"/>
      </w:pPr>
      <w:r>
        <w:rPr>
          <w:noProof/>
        </w:rPr>
        <w:lastRenderedPageBreak/>
        <w:drawing>
          <wp:inline distT="0" distB="0" distL="0" distR="0" wp14:anchorId="06EB68BC" wp14:editId="05AFA3E0">
            <wp:extent cx="5731181" cy="6605081"/>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t="5840" b="6027"/>
                    <a:stretch/>
                  </pic:blipFill>
                  <pic:spPr bwMode="auto">
                    <a:xfrm>
                      <a:off x="0" y="0"/>
                      <a:ext cx="5731510" cy="6605460"/>
                    </a:xfrm>
                    <a:prstGeom prst="rect">
                      <a:avLst/>
                    </a:prstGeom>
                    <a:ln>
                      <a:noFill/>
                    </a:ln>
                    <a:extLst>
                      <a:ext uri="{53640926-AAD7-44D8-BBD7-CCE9431645EC}">
                        <a14:shadowObscured xmlns:a14="http://schemas.microsoft.com/office/drawing/2010/main"/>
                      </a:ext>
                    </a:extLst>
                  </pic:spPr>
                </pic:pic>
              </a:graphicData>
            </a:graphic>
          </wp:inline>
        </w:drawing>
      </w:r>
    </w:p>
    <w:p w14:paraId="7B5A1895" w14:textId="4484ED35" w:rsidR="00AC4AEA" w:rsidRPr="00487AAD" w:rsidRDefault="00AC4AEA" w:rsidP="001E5025">
      <w:pPr>
        <w:spacing w:line="360" w:lineRule="auto"/>
        <w:contextualSpacing/>
        <w:jc w:val="both"/>
      </w:pPr>
      <w:r w:rsidRPr="004D18E3">
        <w:t>Fig. S</w:t>
      </w:r>
      <w:r w:rsidR="008615B1">
        <w:t>8</w:t>
      </w:r>
      <w:r w:rsidRPr="004D18E3">
        <w:t xml:space="preserve">. </w:t>
      </w:r>
      <w:r w:rsidR="0058096A" w:rsidRPr="004D18E3">
        <w:t>Condition model residuals plotted in space.</w:t>
      </w:r>
    </w:p>
    <w:p w14:paraId="704DFFC5" w14:textId="77777777" w:rsidR="00AC4AEA" w:rsidRPr="00487AAD" w:rsidRDefault="00AC4AEA" w:rsidP="001E5025">
      <w:pPr>
        <w:spacing w:line="360" w:lineRule="auto"/>
        <w:contextualSpacing/>
        <w:jc w:val="both"/>
      </w:pPr>
    </w:p>
    <w:p w14:paraId="2A671020" w14:textId="77563B03" w:rsidR="00731208" w:rsidRPr="00487AAD" w:rsidRDefault="00731208" w:rsidP="001E5025">
      <w:pPr>
        <w:spacing w:line="360" w:lineRule="auto"/>
        <w:contextualSpacing/>
        <w:jc w:val="both"/>
      </w:pPr>
    </w:p>
    <w:p w14:paraId="27E4F758" w14:textId="2CAC07FE" w:rsidR="00991360" w:rsidRPr="00487AAD" w:rsidRDefault="00991360" w:rsidP="001E5025">
      <w:pPr>
        <w:spacing w:line="360" w:lineRule="auto"/>
        <w:contextualSpacing/>
        <w:jc w:val="both"/>
      </w:pPr>
    </w:p>
    <w:p w14:paraId="5EBB57D0" w14:textId="7CADADE2" w:rsidR="0095089E" w:rsidRPr="00487AAD" w:rsidRDefault="0095089E" w:rsidP="001E5025">
      <w:pPr>
        <w:spacing w:line="360" w:lineRule="auto"/>
        <w:contextualSpacing/>
        <w:jc w:val="both"/>
      </w:pPr>
    </w:p>
    <w:p w14:paraId="2DF4A519" w14:textId="1D6E7C70" w:rsidR="0095089E" w:rsidRPr="00487AAD" w:rsidRDefault="0095089E" w:rsidP="001E5025">
      <w:pPr>
        <w:spacing w:line="360" w:lineRule="auto"/>
        <w:contextualSpacing/>
        <w:jc w:val="both"/>
      </w:pPr>
    </w:p>
    <w:p w14:paraId="32A88BB0" w14:textId="07039EDB" w:rsidR="0095089E" w:rsidRPr="00487AAD" w:rsidRDefault="0095089E" w:rsidP="001E5025">
      <w:pPr>
        <w:spacing w:line="360" w:lineRule="auto"/>
        <w:contextualSpacing/>
        <w:jc w:val="both"/>
      </w:pPr>
    </w:p>
    <w:p w14:paraId="30F1E8B6" w14:textId="4B796DF3" w:rsidR="0095089E" w:rsidRPr="00487AAD" w:rsidRDefault="0095089E" w:rsidP="001E5025">
      <w:pPr>
        <w:spacing w:line="360" w:lineRule="auto"/>
        <w:contextualSpacing/>
        <w:jc w:val="both"/>
      </w:pPr>
    </w:p>
    <w:p w14:paraId="521798D0" w14:textId="4BDD07D4" w:rsidR="004D18E3" w:rsidRPr="00487AAD" w:rsidRDefault="00BE2586" w:rsidP="001E5025">
      <w:pPr>
        <w:spacing w:line="360" w:lineRule="auto"/>
        <w:contextualSpacing/>
        <w:jc w:val="both"/>
      </w:pPr>
      <w:r>
        <w:rPr>
          <w:noProof/>
        </w:rPr>
        <w:lastRenderedPageBreak/>
        <w:drawing>
          <wp:inline distT="0" distB="0" distL="0" distR="0" wp14:anchorId="79821CF7" wp14:editId="4FFD278A">
            <wp:extent cx="5731181" cy="6595353"/>
            <wp:effectExtent l="0" t="0" r="0" b="0"/>
            <wp:docPr id="17" name="Picture 1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Background pattern&#10;&#10;Description automatically generated"/>
                    <pic:cNvPicPr/>
                  </pic:nvPicPr>
                  <pic:blipFill rotWithShape="1">
                    <a:blip r:embed="rId14" cstate="print">
                      <a:extLst>
                        <a:ext uri="{28A0092B-C50C-407E-A947-70E740481C1C}">
                          <a14:useLocalDpi xmlns:a14="http://schemas.microsoft.com/office/drawing/2010/main" val="0"/>
                        </a:ext>
                      </a:extLst>
                    </a:blip>
                    <a:srcRect t="5840" b="6157"/>
                    <a:stretch/>
                  </pic:blipFill>
                  <pic:spPr bwMode="auto">
                    <a:xfrm>
                      <a:off x="0" y="0"/>
                      <a:ext cx="5731510" cy="6595732"/>
                    </a:xfrm>
                    <a:prstGeom prst="rect">
                      <a:avLst/>
                    </a:prstGeom>
                    <a:ln>
                      <a:noFill/>
                    </a:ln>
                    <a:extLst>
                      <a:ext uri="{53640926-AAD7-44D8-BBD7-CCE9431645EC}">
                        <a14:shadowObscured xmlns:a14="http://schemas.microsoft.com/office/drawing/2010/main"/>
                      </a:ext>
                    </a:extLst>
                  </pic:spPr>
                </pic:pic>
              </a:graphicData>
            </a:graphic>
          </wp:inline>
        </w:drawing>
      </w:r>
    </w:p>
    <w:p w14:paraId="7CE744BE" w14:textId="494567D5" w:rsidR="00991360" w:rsidRPr="00487AAD" w:rsidRDefault="00991360" w:rsidP="001E5025">
      <w:pPr>
        <w:spacing w:line="360" w:lineRule="auto"/>
        <w:contextualSpacing/>
        <w:jc w:val="both"/>
      </w:pPr>
      <w:r w:rsidRPr="004D18E3">
        <w:t>Fig. S</w:t>
      </w:r>
      <w:r w:rsidR="008615B1">
        <w:t>9</w:t>
      </w:r>
      <w:r w:rsidRPr="004D18E3">
        <w:t>.</w:t>
      </w:r>
      <w:r w:rsidR="00B76C31" w:rsidRPr="004D18E3">
        <w:t xml:space="preserve"> Spatiotemporal random effects for the condition model</w:t>
      </w:r>
      <w:r w:rsidR="006C5135" w:rsidRPr="004D18E3">
        <w:t>.</w:t>
      </w:r>
    </w:p>
    <w:p w14:paraId="4746889B" w14:textId="77F36BF6" w:rsidR="006C5135" w:rsidRPr="00487AAD" w:rsidRDefault="006C5135" w:rsidP="001E5025">
      <w:pPr>
        <w:spacing w:line="360" w:lineRule="auto"/>
        <w:contextualSpacing/>
        <w:jc w:val="both"/>
      </w:pPr>
    </w:p>
    <w:p w14:paraId="5081AB69" w14:textId="1999BC7B" w:rsidR="006C5135" w:rsidRPr="00487AAD" w:rsidRDefault="006C5135" w:rsidP="001E5025">
      <w:pPr>
        <w:spacing w:line="360" w:lineRule="auto"/>
        <w:contextualSpacing/>
        <w:jc w:val="both"/>
      </w:pPr>
    </w:p>
    <w:p w14:paraId="39E06C49" w14:textId="71A70FCC" w:rsidR="006C5135" w:rsidRPr="00487AAD" w:rsidRDefault="006C5135" w:rsidP="001E5025">
      <w:pPr>
        <w:spacing w:line="360" w:lineRule="auto"/>
        <w:contextualSpacing/>
        <w:jc w:val="both"/>
      </w:pPr>
    </w:p>
    <w:p w14:paraId="3115F8CD" w14:textId="32F69555" w:rsidR="006C5135" w:rsidRPr="00487AAD" w:rsidRDefault="006C5135" w:rsidP="001E5025">
      <w:pPr>
        <w:spacing w:line="360" w:lineRule="auto"/>
        <w:contextualSpacing/>
        <w:jc w:val="both"/>
      </w:pPr>
    </w:p>
    <w:p w14:paraId="38CBB4F2" w14:textId="79E9844C" w:rsidR="006C5135" w:rsidRPr="00487AAD" w:rsidRDefault="006C5135" w:rsidP="001E5025">
      <w:pPr>
        <w:spacing w:line="360" w:lineRule="auto"/>
        <w:contextualSpacing/>
        <w:jc w:val="both"/>
      </w:pPr>
    </w:p>
    <w:p w14:paraId="0E855664" w14:textId="2C4FFAB1" w:rsidR="006C5135" w:rsidRPr="00487AAD" w:rsidRDefault="006C5135" w:rsidP="001E5025">
      <w:pPr>
        <w:spacing w:line="360" w:lineRule="auto"/>
        <w:contextualSpacing/>
        <w:jc w:val="both"/>
      </w:pPr>
    </w:p>
    <w:p w14:paraId="13513344" w14:textId="2D287ED0" w:rsidR="006C5135" w:rsidRPr="00487AAD" w:rsidRDefault="006C5135" w:rsidP="001E5025">
      <w:pPr>
        <w:spacing w:line="360" w:lineRule="auto"/>
        <w:contextualSpacing/>
        <w:jc w:val="both"/>
      </w:pPr>
    </w:p>
    <w:p w14:paraId="4599440B" w14:textId="2A498705" w:rsidR="004D18E3" w:rsidRPr="00487AAD" w:rsidRDefault="00B56597" w:rsidP="001E5025">
      <w:pPr>
        <w:spacing w:line="360" w:lineRule="auto"/>
        <w:contextualSpacing/>
        <w:jc w:val="both"/>
      </w:pPr>
      <w:r>
        <w:rPr>
          <w:noProof/>
        </w:rPr>
        <w:lastRenderedPageBreak/>
        <w:drawing>
          <wp:inline distT="0" distB="0" distL="0" distR="0" wp14:anchorId="61CD8FF9" wp14:editId="61675AF5">
            <wp:extent cx="5731040" cy="4844374"/>
            <wp:effectExtent l="0" t="0" r="0" b="0"/>
            <wp:docPr id="18" name="Picture 18" descr="A picture containing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urface chart&#10;&#10;Description automatically generated"/>
                    <pic:cNvPicPr/>
                  </pic:nvPicPr>
                  <pic:blipFill rotWithShape="1">
                    <a:blip r:embed="rId15" cstate="print">
                      <a:extLst>
                        <a:ext uri="{28A0092B-C50C-407E-A947-70E740481C1C}">
                          <a14:useLocalDpi xmlns:a14="http://schemas.microsoft.com/office/drawing/2010/main" val="0"/>
                        </a:ext>
                      </a:extLst>
                    </a:blip>
                    <a:srcRect t="8148" b="7324"/>
                    <a:stretch/>
                  </pic:blipFill>
                  <pic:spPr bwMode="auto">
                    <a:xfrm>
                      <a:off x="0" y="0"/>
                      <a:ext cx="5731510" cy="4844772"/>
                    </a:xfrm>
                    <a:prstGeom prst="rect">
                      <a:avLst/>
                    </a:prstGeom>
                    <a:ln>
                      <a:noFill/>
                    </a:ln>
                    <a:extLst>
                      <a:ext uri="{53640926-AAD7-44D8-BBD7-CCE9431645EC}">
                        <a14:shadowObscured xmlns:a14="http://schemas.microsoft.com/office/drawing/2010/main"/>
                      </a:ext>
                    </a:extLst>
                  </pic:spPr>
                </pic:pic>
              </a:graphicData>
            </a:graphic>
          </wp:inline>
        </w:drawing>
      </w:r>
    </w:p>
    <w:p w14:paraId="1F02289E" w14:textId="0842C45C" w:rsidR="006C5135" w:rsidRPr="00487AAD" w:rsidRDefault="00556DBD" w:rsidP="001E5025">
      <w:pPr>
        <w:spacing w:line="360" w:lineRule="auto"/>
        <w:contextualSpacing/>
        <w:jc w:val="both"/>
      </w:pPr>
      <w:r w:rsidRPr="00487AAD">
        <w:t>Fig. S</w:t>
      </w:r>
      <w:r w:rsidR="008615B1">
        <w:t>10</w:t>
      </w:r>
      <w:r w:rsidRPr="00487AAD">
        <w:t>.</w:t>
      </w:r>
      <w:r w:rsidR="000E48C1" w:rsidRPr="00487AAD">
        <w:t xml:space="preserve"> </w:t>
      </w:r>
      <w:r w:rsidR="006C5135" w:rsidRPr="00487AAD">
        <w:t>Spatial random effects for the condition model.</w:t>
      </w:r>
    </w:p>
    <w:p w14:paraId="442AC1E1" w14:textId="6B4F4A84" w:rsidR="00AD2543" w:rsidRDefault="00AD2543" w:rsidP="001E5025">
      <w:pPr>
        <w:spacing w:line="360" w:lineRule="auto"/>
        <w:contextualSpacing/>
        <w:jc w:val="center"/>
      </w:pPr>
    </w:p>
    <w:p w14:paraId="5BEAA50F" w14:textId="23AAEA7C" w:rsidR="00EC7FED" w:rsidRDefault="00EC7FED" w:rsidP="001E5025">
      <w:pPr>
        <w:spacing w:line="360" w:lineRule="auto"/>
        <w:contextualSpacing/>
        <w:jc w:val="center"/>
      </w:pPr>
    </w:p>
    <w:p w14:paraId="6EF26C76" w14:textId="6537EDC4" w:rsidR="00EC7FED" w:rsidRDefault="00EC7FED" w:rsidP="001E5025">
      <w:pPr>
        <w:spacing w:line="360" w:lineRule="auto"/>
        <w:contextualSpacing/>
        <w:jc w:val="center"/>
      </w:pPr>
    </w:p>
    <w:p w14:paraId="2DA95EA2" w14:textId="55A02BF1" w:rsidR="00EC7FED" w:rsidRDefault="00EC7FED" w:rsidP="001E5025">
      <w:pPr>
        <w:spacing w:line="360" w:lineRule="auto"/>
        <w:contextualSpacing/>
        <w:jc w:val="center"/>
      </w:pPr>
    </w:p>
    <w:p w14:paraId="7CC29423" w14:textId="4FBA0FE1" w:rsidR="00EC7FED" w:rsidRDefault="00EC7FED" w:rsidP="001E5025">
      <w:pPr>
        <w:spacing w:line="360" w:lineRule="auto"/>
        <w:contextualSpacing/>
        <w:jc w:val="center"/>
      </w:pPr>
    </w:p>
    <w:p w14:paraId="30000CAC" w14:textId="0CF2E579" w:rsidR="00EC7FED" w:rsidRDefault="00EC7FED" w:rsidP="001E5025">
      <w:pPr>
        <w:spacing w:line="360" w:lineRule="auto"/>
        <w:contextualSpacing/>
        <w:jc w:val="center"/>
      </w:pPr>
    </w:p>
    <w:p w14:paraId="5D5A1544" w14:textId="63EEC863" w:rsidR="00EC7FED" w:rsidRDefault="00EC7FED" w:rsidP="001E5025">
      <w:pPr>
        <w:spacing w:line="360" w:lineRule="auto"/>
        <w:contextualSpacing/>
        <w:jc w:val="center"/>
      </w:pPr>
    </w:p>
    <w:p w14:paraId="5A8A7360" w14:textId="0C791BEB" w:rsidR="00EC7FED" w:rsidRDefault="00EC7FED" w:rsidP="001E5025">
      <w:pPr>
        <w:spacing w:line="360" w:lineRule="auto"/>
        <w:contextualSpacing/>
        <w:jc w:val="center"/>
      </w:pPr>
    </w:p>
    <w:p w14:paraId="1D30CB62" w14:textId="73F72D3D" w:rsidR="00EC7FED" w:rsidRDefault="00EC7FED" w:rsidP="001E5025">
      <w:pPr>
        <w:spacing w:line="360" w:lineRule="auto"/>
        <w:contextualSpacing/>
        <w:jc w:val="center"/>
      </w:pPr>
    </w:p>
    <w:p w14:paraId="6C8F77AA" w14:textId="30AABDBE" w:rsidR="00EC7FED" w:rsidRDefault="00EC7FED" w:rsidP="001E5025">
      <w:pPr>
        <w:spacing w:line="360" w:lineRule="auto"/>
        <w:contextualSpacing/>
        <w:jc w:val="center"/>
        <w:rPr>
          <w:noProof/>
        </w:rPr>
      </w:pPr>
    </w:p>
    <w:p w14:paraId="213DE144" w14:textId="497B96EF" w:rsidR="004D18E3" w:rsidRDefault="004D18E3" w:rsidP="001E5025">
      <w:pPr>
        <w:spacing w:line="360" w:lineRule="auto"/>
        <w:contextualSpacing/>
        <w:jc w:val="center"/>
        <w:rPr>
          <w:noProof/>
        </w:rPr>
      </w:pPr>
    </w:p>
    <w:p w14:paraId="255A3122" w14:textId="101BBBD2" w:rsidR="004D18E3" w:rsidRDefault="004D18E3" w:rsidP="001E5025">
      <w:pPr>
        <w:spacing w:line="360" w:lineRule="auto"/>
        <w:contextualSpacing/>
        <w:jc w:val="center"/>
        <w:rPr>
          <w:noProof/>
        </w:rPr>
      </w:pPr>
    </w:p>
    <w:p w14:paraId="1301324C" w14:textId="2FF33A45" w:rsidR="004D18E3" w:rsidRDefault="004D18E3" w:rsidP="001E5025">
      <w:pPr>
        <w:spacing w:line="360" w:lineRule="auto"/>
        <w:contextualSpacing/>
        <w:jc w:val="center"/>
        <w:rPr>
          <w:noProof/>
        </w:rPr>
      </w:pPr>
    </w:p>
    <w:p w14:paraId="210F266F" w14:textId="0C782CB7" w:rsidR="004D18E3" w:rsidRDefault="004D18E3" w:rsidP="001E5025">
      <w:pPr>
        <w:spacing w:line="360" w:lineRule="auto"/>
        <w:contextualSpacing/>
        <w:jc w:val="center"/>
      </w:pPr>
    </w:p>
    <w:p w14:paraId="7958271E" w14:textId="71606485" w:rsidR="00A34584" w:rsidRPr="00487AAD" w:rsidRDefault="006F2897" w:rsidP="001E5025">
      <w:pPr>
        <w:spacing w:line="360" w:lineRule="auto"/>
        <w:contextualSpacing/>
        <w:jc w:val="center"/>
      </w:pPr>
      <w:r>
        <w:rPr>
          <w:noProof/>
        </w:rPr>
        <w:lastRenderedPageBreak/>
        <w:drawing>
          <wp:inline distT="0" distB="0" distL="0" distR="0" wp14:anchorId="19FD2A8B" wp14:editId="0763453E">
            <wp:extent cx="5731017" cy="6614809"/>
            <wp:effectExtent l="0" t="0" r="0" b="1905"/>
            <wp:docPr id="20" name="Picture 2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iagram&#10;&#10;Description automatically generated"/>
                    <pic:cNvPicPr/>
                  </pic:nvPicPr>
                  <pic:blipFill rotWithShape="1">
                    <a:blip r:embed="rId16" cstate="print">
                      <a:extLst>
                        <a:ext uri="{28A0092B-C50C-407E-A947-70E740481C1C}">
                          <a14:useLocalDpi xmlns:a14="http://schemas.microsoft.com/office/drawing/2010/main" val="0"/>
                        </a:ext>
                      </a:extLst>
                    </a:blip>
                    <a:srcRect t="5711" b="6025"/>
                    <a:stretch/>
                  </pic:blipFill>
                  <pic:spPr bwMode="auto">
                    <a:xfrm>
                      <a:off x="0" y="0"/>
                      <a:ext cx="5731510" cy="6615378"/>
                    </a:xfrm>
                    <a:prstGeom prst="rect">
                      <a:avLst/>
                    </a:prstGeom>
                    <a:ln>
                      <a:noFill/>
                    </a:ln>
                    <a:extLst>
                      <a:ext uri="{53640926-AAD7-44D8-BBD7-CCE9431645EC}">
                        <a14:shadowObscured xmlns:a14="http://schemas.microsoft.com/office/drawing/2010/main"/>
                      </a:ext>
                    </a:extLst>
                  </pic:spPr>
                </pic:pic>
              </a:graphicData>
            </a:graphic>
          </wp:inline>
        </w:drawing>
      </w:r>
    </w:p>
    <w:p w14:paraId="21D8EF28" w14:textId="64760350" w:rsidR="00CA7BB0" w:rsidRPr="00C038C3" w:rsidRDefault="00AD2543" w:rsidP="001E5025">
      <w:pPr>
        <w:spacing w:line="360" w:lineRule="auto"/>
        <w:contextualSpacing/>
        <w:mirrorIndents/>
        <w:jc w:val="both"/>
        <w:rPr>
          <w:b/>
          <w:bCs/>
        </w:rPr>
      </w:pPr>
      <w:r w:rsidRPr="004D18E3">
        <w:t>Fig. S</w:t>
      </w:r>
      <w:r w:rsidR="00AF5C19">
        <w:t>1</w:t>
      </w:r>
      <w:r w:rsidR="008615B1">
        <w:t>1</w:t>
      </w:r>
      <w:r w:rsidRPr="004D18E3">
        <w:t xml:space="preserve">. </w:t>
      </w:r>
      <w:r w:rsidR="00CA7BB0" w:rsidRPr="004D18E3">
        <w:t xml:space="preserve">Predicted condition factor with </w:t>
      </w:r>
      <w:r w:rsidR="00F70FB3" w:rsidRPr="004D18E3">
        <w:t>spatially varying</w:t>
      </w:r>
      <w:r w:rsidR="00CA7BB0" w:rsidRPr="004D18E3">
        <w:t xml:space="preserve"> covariates set to their true values (ICES rectangles with missing pelagic data were given the </w:t>
      </w:r>
      <w:r w:rsidR="00B54513" w:rsidRPr="004D18E3">
        <w:t>subdivision</w:t>
      </w:r>
      <w:r w:rsidR="00CA7BB0" w:rsidRPr="004D18E3">
        <w:t xml:space="preserve"> mean, see </w:t>
      </w:r>
      <w:r w:rsidR="00CA7BB0" w:rsidRPr="004D18E3">
        <w:rPr>
          <w:i/>
          <w:iCs/>
          <w:color w:val="000000" w:themeColor="text1"/>
        </w:rPr>
        <w:t>SI Appendix</w:t>
      </w:r>
      <w:r w:rsidR="00CA7BB0" w:rsidRPr="004D18E3">
        <w:rPr>
          <w:color w:val="000000" w:themeColor="text1"/>
        </w:rPr>
        <w:t>, Fig. S</w:t>
      </w:r>
      <w:r w:rsidR="00B54513" w:rsidRPr="004D18E3">
        <w:rPr>
          <w:color w:val="000000" w:themeColor="text1"/>
        </w:rPr>
        <w:t>24</w:t>
      </w:r>
      <w:r w:rsidR="00CA7BB0" w:rsidRPr="004D18E3">
        <w:t>)</w:t>
      </w:r>
      <w:r w:rsidR="00B828F3" w:rsidRPr="004D18E3">
        <w:t>.</w:t>
      </w:r>
      <w:r w:rsidR="00CA7BB0" w:rsidRPr="00C038C3">
        <w:rPr>
          <w:color w:val="000000" w:themeColor="text1"/>
        </w:rPr>
        <w:t xml:space="preserve"> </w:t>
      </w:r>
      <w:r w:rsidR="004D18E3">
        <w:rPr>
          <w:color w:val="000000" w:themeColor="text1"/>
        </w:rPr>
        <w:t>Only depths between 10 and 110 meters are included in the prediction grid.</w:t>
      </w:r>
    </w:p>
    <w:p w14:paraId="593436E2" w14:textId="5AF1408A" w:rsidR="00AD2543" w:rsidRDefault="00AD2543" w:rsidP="001E5025">
      <w:pPr>
        <w:spacing w:line="360" w:lineRule="auto"/>
        <w:contextualSpacing/>
        <w:jc w:val="both"/>
      </w:pPr>
    </w:p>
    <w:p w14:paraId="7445CF9D" w14:textId="353A9FF0" w:rsidR="00661A23" w:rsidRDefault="00661A23" w:rsidP="001E5025">
      <w:pPr>
        <w:spacing w:line="360" w:lineRule="auto"/>
        <w:contextualSpacing/>
        <w:jc w:val="both"/>
      </w:pPr>
    </w:p>
    <w:p w14:paraId="2516953A" w14:textId="6E67A025" w:rsidR="00661A23" w:rsidRDefault="00661A23" w:rsidP="001E5025">
      <w:pPr>
        <w:spacing w:line="360" w:lineRule="auto"/>
        <w:contextualSpacing/>
        <w:jc w:val="both"/>
      </w:pPr>
    </w:p>
    <w:p w14:paraId="6D7899D3" w14:textId="62BC2B09" w:rsidR="00847ED2" w:rsidRDefault="00847ED2" w:rsidP="001E5025">
      <w:pPr>
        <w:spacing w:line="360" w:lineRule="auto"/>
        <w:contextualSpacing/>
        <w:jc w:val="both"/>
      </w:pPr>
    </w:p>
    <w:p w14:paraId="67CBE883" w14:textId="7083E2C6" w:rsidR="00FD11AA" w:rsidRDefault="00FD11AA" w:rsidP="001E5025">
      <w:pPr>
        <w:spacing w:line="360" w:lineRule="auto"/>
        <w:contextualSpacing/>
        <w:jc w:val="both"/>
      </w:pPr>
    </w:p>
    <w:p w14:paraId="7A18F41E" w14:textId="37B52414" w:rsidR="00855D78" w:rsidRDefault="002B33C4" w:rsidP="001E5025">
      <w:pPr>
        <w:spacing w:line="360" w:lineRule="auto"/>
        <w:contextualSpacing/>
        <w:jc w:val="both"/>
      </w:pPr>
      <w:r>
        <w:rPr>
          <w:noProof/>
        </w:rPr>
        <w:lastRenderedPageBreak/>
        <w:drawing>
          <wp:inline distT="0" distB="0" distL="0" distR="0" wp14:anchorId="3B35DC79" wp14:editId="25E8A6CD">
            <wp:extent cx="5731510" cy="4854102"/>
            <wp:effectExtent l="0" t="0" r="0" b="0"/>
            <wp:docPr id="21" name="Picture 2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map&#10;&#10;Description automatically generated"/>
                    <pic:cNvPicPr/>
                  </pic:nvPicPr>
                  <pic:blipFill rotWithShape="1">
                    <a:blip r:embed="rId17" cstate="print">
                      <a:extLst>
                        <a:ext uri="{28A0092B-C50C-407E-A947-70E740481C1C}">
                          <a14:useLocalDpi xmlns:a14="http://schemas.microsoft.com/office/drawing/2010/main" val="0"/>
                        </a:ext>
                      </a:extLst>
                    </a:blip>
                    <a:srcRect t="7977" b="7331"/>
                    <a:stretch/>
                  </pic:blipFill>
                  <pic:spPr bwMode="auto">
                    <a:xfrm>
                      <a:off x="0" y="0"/>
                      <a:ext cx="5731510" cy="4854102"/>
                    </a:xfrm>
                    <a:prstGeom prst="rect">
                      <a:avLst/>
                    </a:prstGeom>
                    <a:ln>
                      <a:noFill/>
                    </a:ln>
                    <a:extLst>
                      <a:ext uri="{53640926-AAD7-44D8-BBD7-CCE9431645EC}">
                        <a14:shadowObscured xmlns:a14="http://schemas.microsoft.com/office/drawing/2010/main"/>
                      </a:ext>
                    </a:extLst>
                  </pic:spPr>
                </pic:pic>
              </a:graphicData>
            </a:graphic>
          </wp:inline>
        </w:drawing>
      </w:r>
    </w:p>
    <w:p w14:paraId="277B1932" w14:textId="26351347" w:rsidR="00855D78" w:rsidRPr="00C038C3" w:rsidRDefault="00855D78" w:rsidP="00855D78">
      <w:pPr>
        <w:spacing w:line="360" w:lineRule="auto"/>
        <w:contextualSpacing/>
        <w:mirrorIndents/>
        <w:jc w:val="both"/>
        <w:rPr>
          <w:b/>
          <w:bCs/>
        </w:rPr>
      </w:pPr>
      <w:r w:rsidRPr="004D18E3">
        <w:t>Fig. S</w:t>
      </w:r>
      <w:r>
        <w:t>1</w:t>
      </w:r>
      <w:r w:rsidR="007C06ED">
        <w:t>2</w:t>
      </w:r>
      <w:r w:rsidRPr="004D18E3">
        <w:t xml:space="preserve">. Predicted condition factor with spatially varying covariates set to their true values (ICES rectangles with missing pelagic data were given the subdivision mean, see </w:t>
      </w:r>
      <w:r w:rsidRPr="004D18E3">
        <w:rPr>
          <w:i/>
          <w:iCs/>
          <w:color w:val="000000" w:themeColor="text1"/>
        </w:rPr>
        <w:t>SI Appendix</w:t>
      </w:r>
      <w:r w:rsidRPr="004D18E3">
        <w:rPr>
          <w:color w:val="000000" w:themeColor="text1"/>
        </w:rPr>
        <w:t>, Fig. S24</w:t>
      </w:r>
      <w:r w:rsidRPr="004D18E3">
        <w:t>).</w:t>
      </w:r>
      <w:r w:rsidRPr="00C038C3">
        <w:rPr>
          <w:color w:val="000000" w:themeColor="text1"/>
        </w:rPr>
        <w:t xml:space="preserve"> </w:t>
      </w:r>
      <w:r>
        <w:rPr>
          <w:color w:val="000000" w:themeColor="text1"/>
        </w:rPr>
        <w:t>Only depths between 10 and 110 meters are included in the prediction grid.</w:t>
      </w:r>
    </w:p>
    <w:p w14:paraId="5FED2396" w14:textId="77777777" w:rsidR="00855D78" w:rsidRDefault="00855D78" w:rsidP="001E5025">
      <w:pPr>
        <w:spacing w:line="360" w:lineRule="auto"/>
        <w:contextualSpacing/>
        <w:jc w:val="both"/>
      </w:pPr>
    </w:p>
    <w:p w14:paraId="197E272A" w14:textId="5E9025A5" w:rsidR="00D079F2" w:rsidRPr="00487AAD" w:rsidRDefault="00834B9C" w:rsidP="001E5025">
      <w:pPr>
        <w:spacing w:line="360" w:lineRule="auto"/>
        <w:contextualSpacing/>
        <w:jc w:val="both"/>
      </w:pPr>
      <w:r>
        <w:rPr>
          <w:noProof/>
        </w:rPr>
        <w:lastRenderedPageBreak/>
        <w:drawing>
          <wp:inline distT="0" distB="0" distL="0" distR="0" wp14:anchorId="5B0112CA" wp14:editId="477321AA">
            <wp:extent cx="5731510" cy="57315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AAD715" w14:textId="38D0BACC" w:rsidR="002B0E3D" w:rsidRDefault="002B0E3D" w:rsidP="001E5025">
      <w:pPr>
        <w:spacing w:line="360" w:lineRule="auto"/>
        <w:contextualSpacing/>
        <w:jc w:val="both"/>
      </w:pPr>
      <w:r w:rsidRPr="00D079F2">
        <w:t>Fig. S</w:t>
      </w:r>
      <w:r w:rsidR="006A5F12" w:rsidRPr="00D079F2">
        <w:t>1</w:t>
      </w:r>
      <w:r w:rsidR="00A473BC">
        <w:t>3</w:t>
      </w:r>
      <w:r w:rsidRPr="00D079F2">
        <w:t xml:space="preserve">. </w:t>
      </w:r>
      <w:r w:rsidR="00081AEC" w:rsidRPr="00D079F2">
        <w:t>Conditional</w:t>
      </w:r>
      <w:r w:rsidRPr="00D079F2">
        <w:t xml:space="preserve"> effects from the condition model for </w:t>
      </w:r>
      <w:r w:rsidR="005D4890" w:rsidRPr="00D079F2">
        <w:t xml:space="preserve">selected </w:t>
      </w:r>
      <w:r w:rsidRPr="00D079F2">
        <w:t>covariates.</w:t>
      </w:r>
    </w:p>
    <w:p w14:paraId="13269FF3" w14:textId="697FE058" w:rsidR="00631731" w:rsidRDefault="00631731" w:rsidP="001E5025">
      <w:pPr>
        <w:spacing w:line="360" w:lineRule="auto"/>
        <w:contextualSpacing/>
        <w:jc w:val="center"/>
        <w:rPr>
          <w:noProof/>
        </w:rPr>
      </w:pPr>
    </w:p>
    <w:p w14:paraId="69CE8621" w14:textId="722A7149" w:rsidR="00624FDC" w:rsidRDefault="00624FDC" w:rsidP="001E5025">
      <w:pPr>
        <w:spacing w:line="360" w:lineRule="auto"/>
        <w:contextualSpacing/>
        <w:jc w:val="center"/>
        <w:rPr>
          <w:noProof/>
        </w:rPr>
      </w:pPr>
    </w:p>
    <w:p w14:paraId="6148FB2C" w14:textId="47D8B85A" w:rsidR="00624FDC" w:rsidRDefault="00624FDC" w:rsidP="001E5025">
      <w:pPr>
        <w:spacing w:line="360" w:lineRule="auto"/>
        <w:contextualSpacing/>
        <w:jc w:val="center"/>
        <w:rPr>
          <w:noProof/>
        </w:rPr>
      </w:pPr>
    </w:p>
    <w:p w14:paraId="602527B7" w14:textId="0C717B37" w:rsidR="00624FDC" w:rsidRDefault="00624FDC" w:rsidP="001E5025">
      <w:pPr>
        <w:spacing w:line="360" w:lineRule="auto"/>
        <w:contextualSpacing/>
        <w:jc w:val="center"/>
        <w:rPr>
          <w:noProof/>
        </w:rPr>
      </w:pPr>
    </w:p>
    <w:p w14:paraId="78909763" w14:textId="5E0CA9D3" w:rsidR="00624FDC" w:rsidRDefault="00624FDC" w:rsidP="001E5025">
      <w:pPr>
        <w:spacing w:line="360" w:lineRule="auto"/>
        <w:contextualSpacing/>
        <w:jc w:val="center"/>
        <w:rPr>
          <w:noProof/>
        </w:rPr>
      </w:pPr>
    </w:p>
    <w:p w14:paraId="26DBDD0B" w14:textId="5BBBBD38" w:rsidR="00624FDC" w:rsidRDefault="00624FDC" w:rsidP="001E5025">
      <w:pPr>
        <w:spacing w:line="360" w:lineRule="auto"/>
        <w:contextualSpacing/>
        <w:jc w:val="center"/>
        <w:rPr>
          <w:noProof/>
        </w:rPr>
      </w:pPr>
    </w:p>
    <w:p w14:paraId="4C56FF76" w14:textId="40931DD8" w:rsidR="00624FDC" w:rsidRDefault="00624FDC" w:rsidP="001E5025">
      <w:pPr>
        <w:spacing w:line="360" w:lineRule="auto"/>
        <w:contextualSpacing/>
        <w:jc w:val="center"/>
        <w:rPr>
          <w:noProof/>
        </w:rPr>
      </w:pPr>
    </w:p>
    <w:p w14:paraId="656A6354" w14:textId="616ADEE7" w:rsidR="00624FDC" w:rsidRDefault="00BF3DC5" w:rsidP="001E5025">
      <w:pPr>
        <w:spacing w:line="360" w:lineRule="auto"/>
        <w:contextualSpacing/>
        <w:jc w:val="center"/>
      </w:pPr>
      <w:r>
        <w:rPr>
          <w:noProof/>
        </w:rPr>
        <w:lastRenderedPageBreak/>
        <w:drawing>
          <wp:inline distT="0" distB="0" distL="0" distR="0" wp14:anchorId="5BF63429" wp14:editId="495C1EA2">
            <wp:extent cx="5731510" cy="5731510"/>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F33085" w14:textId="6FCDE307" w:rsidR="00631731" w:rsidRDefault="00272687" w:rsidP="001E5025">
      <w:pPr>
        <w:spacing w:line="360" w:lineRule="auto"/>
        <w:contextualSpacing/>
        <w:jc w:val="both"/>
      </w:pPr>
      <w:r>
        <w:t>Fig. S1</w:t>
      </w:r>
      <w:r w:rsidR="00C01D2C">
        <w:t>4</w:t>
      </w:r>
      <w:r>
        <w:t xml:space="preserve">. </w:t>
      </w:r>
      <w:r w:rsidR="00947025">
        <w:t>Sensitivity analysis of the condition model</w:t>
      </w:r>
      <w:r w:rsidR="00486076">
        <w:t xml:space="preserve">. </w:t>
      </w:r>
      <w:r w:rsidR="00BF3DC5">
        <w:t xml:space="preserve">Colors indicate model; </w:t>
      </w:r>
      <w:r w:rsidR="001E5025">
        <w:t xml:space="preserve">Purple is the main model, </w:t>
      </w:r>
      <w:r w:rsidR="005A4E8D">
        <w:t>teal is a model fitted only to cod below 30 cm</w:t>
      </w:r>
      <w:r w:rsidR="00BB67D1">
        <w:t xml:space="preserve">, orange only above 30 cm (these models test if the coefficients are sensitive to </w:t>
      </w:r>
      <w:r w:rsidR="00B82765">
        <w:t xml:space="preserve">the gradual </w:t>
      </w:r>
      <w:r w:rsidR="007B5632">
        <w:t>ontogenetic</w:t>
      </w:r>
      <w:r w:rsidR="001C4BB2">
        <w:t xml:space="preserve"> diet shift cod </w:t>
      </w:r>
      <w:r w:rsidR="008B5C4B">
        <w:t>exhibit</w:t>
      </w:r>
      <w:r w:rsidR="00BB67D1">
        <w:t>)</w:t>
      </w:r>
      <w:r w:rsidR="004E35A8">
        <w:t>.</w:t>
      </w:r>
      <w:r w:rsidR="00D3194E">
        <w:t xml:space="preserve"> The green points stem from a model </w:t>
      </w:r>
      <w:r w:rsidR="0061341A">
        <w:t xml:space="preserve">fitted to only </w:t>
      </w:r>
      <w:r w:rsidR="001E076C">
        <w:t>subdivision</w:t>
      </w:r>
      <w:r w:rsidR="0061341A">
        <w:t xml:space="preserve"> </w:t>
      </w:r>
      <w:r w:rsidR="00FD7079">
        <w:t>25</w:t>
      </w:r>
      <w:r w:rsidR="00BF3DC5">
        <w:t>–</w:t>
      </w:r>
      <w:r w:rsidR="00FD7079">
        <w:t>28, which corresponds to the core area of the eastern Baltic cod (</w:t>
      </w:r>
      <w:r w:rsidR="001E076C">
        <w:t>subdivision</w:t>
      </w:r>
      <w:r w:rsidR="00FD7079">
        <w:t xml:space="preserve"> 24 is a mixing zone between the distinct eastern and western Baltic cod). The </w:t>
      </w:r>
      <w:r w:rsidR="00F91EF0">
        <w:t>pink points stem from a model</w:t>
      </w:r>
      <w:r w:rsidR="00BB67B2">
        <w:t xml:space="preserve"> where the rectangle</w:t>
      </w:r>
      <w:r w:rsidR="00665288">
        <w:t>-level</w:t>
      </w:r>
      <w:r w:rsidR="0009377A">
        <w:t xml:space="preserve"> medians of the </w:t>
      </w:r>
      <w:r w:rsidR="00BB67B2">
        <w:t xml:space="preserve">covariates </w:t>
      </w:r>
      <w:r w:rsidR="00315F41">
        <w:t>were</w:t>
      </w:r>
      <w:r w:rsidR="006053F5">
        <w:t xml:space="preserve"> calculated </w:t>
      </w:r>
      <w:r w:rsidR="00013DC8">
        <w:t>on</w:t>
      </w:r>
      <w:r w:rsidR="00BC5BE5">
        <w:t xml:space="preserve">ly using </w:t>
      </w:r>
      <w:r w:rsidR="00E27F87">
        <w:t>points on the grid with cod densities larger than the 5</w:t>
      </w:r>
      <w:r w:rsidR="00E27F87" w:rsidRPr="00E27F87">
        <w:rPr>
          <w:vertAlign w:val="superscript"/>
        </w:rPr>
        <w:t>th</w:t>
      </w:r>
      <w:r w:rsidR="00E27F87">
        <w:t xml:space="preserve"> percentile</w:t>
      </w:r>
      <w:r w:rsidR="00CF165A">
        <w:t>. Horizontal lines correspond to the 95% confidence interval</w:t>
      </w:r>
      <w:r w:rsidR="00304A88">
        <w:t>).</w:t>
      </w:r>
      <w:r w:rsidR="001E5025">
        <w:t xml:space="preserve"> The spatial random field was omitted from the model and only the spatiotemporal random field was included, as it led to better convergence across models. </w:t>
      </w:r>
    </w:p>
    <w:p w14:paraId="385FE007" w14:textId="279B3438" w:rsidR="0064534D" w:rsidRDefault="0064534D" w:rsidP="001E5025">
      <w:pPr>
        <w:spacing w:line="360" w:lineRule="auto"/>
        <w:contextualSpacing/>
        <w:jc w:val="both"/>
      </w:pPr>
    </w:p>
    <w:p w14:paraId="082EFD19" w14:textId="7D7F0260" w:rsidR="00876408" w:rsidRPr="00487AAD" w:rsidRDefault="00876408" w:rsidP="001E5025">
      <w:pPr>
        <w:spacing w:line="360" w:lineRule="auto"/>
        <w:contextualSpacing/>
        <w:jc w:val="both"/>
      </w:pPr>
      <w:r>
        <w:rPr>
          <w:noProof/>
        </w:rPr>
        <w:lastRenderedPageBreak/>
        <w:drawing>
          <wp:inline distT="0" distB="0" distL="0" distR="0" wp14:anchorId="0C8B1F54" wp14:editId="7DB53F3B">
            <wp:extent cx="5731510" cy="5731510"/>
            <wp:effectExtent l="0" t="0" r="0" b="0"/>
            <wp:docPr id="37" name="Picture 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1B0B7C" w14:textId="23B80BFD" w:rsidR="009D4FC3" w:rsidRDefault="00610C43" w:rsidP="009D4FC3">
      <w:pPr>
        <w:spacing w:line="360" w:lineRule="auto"/>
        <w:contextualSpacing/>
        <w:jc w:val="both"/>
      </w:pPr>
      <w:r>
        <w:t>Fig. S1</w:t>
      </w:r>
      <w:r w:rsidR="00EE4751">
        <w:t>5</w:t>
      </w:r>
      <w:r>
        <w:t>. Sensitivity analysis of the condition model. Colors indicate model;</w:t>
      </w:r>
      <w:r w:rsidR="001E5025">
        <w:t xml:space="preserve"> orange is th</w:t>
      </w:r>
      <w:r w:rsidR="00C2545F">
        <w:t xml:space="preserve">e main model and green </w:t>
      </w:r>
      <w:proofErr w:type="gramStart"/>
      <w:r w:rsidR="00C2545F">
        <w:t>points</w:t>
      </w:r>
      <w:proofErr w:type="gramEnd"/>
      <w:r w:rsidR="00C2545F">
        <w:t xml:space="preserve"> and error bars correspond to a model where the ICES rectangle-level covariates were replaced by the average raster value within an area roughly corresponding to the area of an ICES rectangle, and then extracted pointwise using bilinear interpolation. </w:t>
      </w:r>
      <w:r w:rsidR="00192ED5">
        <w:t>Variables that remained the same between models are semi-transparent and smaller.</w:t>
      </w:r>
      <w:r w:rsidR="009D4FC3" w:rsidRPr="009D4FC3">
        <w:t xml:space="preserve"> </w:t>
      </w:r>
      <w:r w:rsidR="009D4FC3">
        <w:t xml:space="preserve">The spatial random field was omitted from the model and only the spatiotemporal random field was included, as it led to better convergence across models. </w:t>
      </w:r>
    </w:p>
    <w:p w14:paraId="769E7453" w14:textId="399479F3" w:rsidR="00BF3DC5" w:rsidRDefault="00BF3DC5" w:rsidP="001E5025">
      <w:pPr>
        <w:spacing w:line="360" w:lineRule="auto"/>
        <w:contextualSpacing/>
        <w:jc w:val="both"/>
      </w:pPr>
    </w:p>
    <w:p w14:paraId="3B018421" w14:textId="4436AD52" w:rsidR="00610C43" w:rsidRDefault="00610C43" w:rsidP="001E5025">
      <w:pPr>
        <w:spacing w:line="360" w:lineRule="auto"/>
        <w:contextualSpacing/>
        <w:jc w:val="both"/>
      </w:pPr>
    </w:p>
    <w:p w14:paraId="00A40519" w14:textId="2F644F8C" w:rsidR="00610C43" w:rsidRDefault="00610C43" w:rsidP="001E5025">
      <w:pPr>
        <w:spacing w:line="360" w:lineRule="auto"/>
        <w:contextualSpacing/>
        <w:jc w:val="both"/>
      </w:pPr>
    </w:p>
    <w:p w14:paraId="364C81EE" w14:textId="30216529" w:rsidR="00610C43" w:rsidRDefault="00610C43" w:rsidP="001E5025">
      <w:pPr>
        <w:spacing w:line="360" w:lineRule="auto"/>
        <w:contextualSpacing/>
        <w:jc w:val="both"/>
      </w:pPr>
    </w:p>
    <w:p w14:paraId="4ADF9264" w14:textId="15D67B97" w:rsidR="00D244F9" w:rsidRDefault="00574285" w:rsidP="001E5025">
      <w:pPr>
        <w:spacing w:line="360" w:lineRule="auto"/>
        <w:contextualSpacing/>
        <w:jc w:val="both"/>
      </w:pPr>
      <w:r w:rsidRPr="00544500">
        <w:lastRenderedPageBreak/>
        <w:t xml:space="preserve">Table S1. </w:t>
      </w:r>
      <w:r w:rsidR="00D27D52" w:rsidRPr="00544500">
        <w:t>Comparison between models with oxygen as a linear effect (Eq. 6, main text) or as a linear breakpoint effect. The same model formulation was used as for the main model (Eqns. 1-4 in main text), but only covariates year (factor), oxygen (with or without threshold formula) and a linear effect for average oxygen in the ICES subdivision.</w:t>
      </w:r>
      <w:r w:rsidR="005A572C" w:rsidRPr="00544500">
        <w:t xml:space="preserve"> The oxygen term is scaled (mean-centered and divided by the standard deviation). The </w:t>
      </w:r>
      <w:r w:rsidR="00F73A83">
        <w:t>(sc</w:t>
      </w:r>
      <w:r w:rsidR="009031C8">
        <w:t>a</w:t>
      </w:r>
      <w:r w:rsidR="00F73A83">
        <w:t xml:space="preserve">led) </w:t>
      </w:r>
      <w:r w:rsidR="005A572C" w:rsidRPr="00544500">
        <w:t xml:space="preserve">breakpoint </w:t>
      </w:r>
      <w:r w:rsidR="00544500" w:rsidRPr="00544500">
        <w:t>estimate</w:t>
      </w:r>
      <w:r w:rsidR="005A572C" w:rsidRPr="00544500">
        <w:t xml:space="preserve"> </w:t>
      </w:r>
      <w:r w:rsidR="00CF36D5" w:rsidRPr="00544500">
        <w:t xml:space="preserve">of </w:t>
      </w:r>
      <w:r w:rsidR="006D4C97">
        <w:t>0</w:t>
      </w:r>
      <w:r w:rsidR="00CF36D5" w:rsidRPr="00544500">
        <w:t>.</w:t>
      </w:r>
      <w:r w:rsidR="006D4C97">
        <w:t>511</w:t>
      </w:r>
      <w:r w:rsidR="00CF36D5" w:rsidRPr="00544500">
        <w:t xml:space="preserve"> corresponds to an oxygen concentration of </w:t>
      </w:r>
      <w:r w:rsidR="00E25A52">
        <w:t>6</w:t>
      </w:r>
      <w:r w:rsidR="00CF36D5" w:rsidRPr="00544500">
        <w:t>.5</w:t>
      </w:r>
      <w:r w:rsidR="00E25A52">
        <w:t>2</w:t>
      </w:r>
      <w:r w:rsidR="00CF36D5" w:rsidRPr="00544500">
        <w:t xml:space="preserve"> in units ml/L</w:t>
      </w:r>
      <w:r w:rsidR="00D22CD4" w:rsidRPr="00544500">
        <w:t>.</w:t>
      </w:r>
    </w:p>
    <w:tbl>
      <w:tblPr>
        <w:tblStyle w:val="PlainTable1"/>
        <w:tblW w:w="5000" w:type="pct"/>
        <w:tblLook w:val="04A0" w:firstRow="1" w:lastRow="0" w:firstColumn="1" w:lastColumn="0" w:noHBand="0" w:noVBand="1"/>
      </w:tblPr>
      <w:tblGrid>
        <w:gridCol w:w="2254"/>
        <w:gridCol w:w="2254"/>
        <w:gridCol w:w="2254"/>
        <w:gridCol w:w="2254"/>
      </w:tblGrid>
      <w:tr w:rsidR="00B614B6" w14:paraId="31E23141" w14:textId="77777777" w:rsidTr="00CB4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ADC5336" w14:textId="186920D1" w:rsidR="00B614B6" w:rsidRDefault="00B614B6" w:rsidP="001E5025">
            <w:pPr>
              <w:spacing w:line="360" w:lineRule="auto"/>
              <w:contextualSpacing/>
              <w:jc w:val="both"/>
            </w:pPr>
            <w:r>
              <w:t>Model</w:t>
            </w:r>
          </w:p>
        </w:tc>
        <w:tc>
          <w:tcPr>
            <w:tcW w:w="1250" w:type="pct"/>
          </w:tcPr>
          <w:p w14:paraId="29374A38" w14:textId="3A0BB88E" w:rsidR="00B614B6" w:rsidRDefault="00B614B6" w:rsidP="001E5025">
            <w:pPr>
              <w:spacing w:line="360" w:lineRule="auto"/>
              <w:contextualSpacing/>
              <w:jc w:val="both"/>
              <w:cnfStyle w:val="100000000000" w:firstRow="1" w:lastRow="0" w:firstColumn="0" w:lastColumn="0" w:oddVBand="0" w:evenVBand="0" w:oddHBand="0" w:evenHBand="0" w:firstRowFirstColumn="0" w:firstRowLastColumn="0" w:lastRowFirstColumn="0" w:lastRowLastColumn="0"/>
            </w:pPr>
            <w:r>
              <w:t>Slope estimate</w:t>
            </w:r>
          </w:p>
          <w:p w14:paraId="217139BA" w14:textId="4C576B92" w:rsidR="00B614B6" w:rsidRDefault="00B614B6" w:rsidP="001E5025">
            <w:pPr>
              <w:spacing w:line="360" w:lineRule="auto"/>
              <w:contextualSpacing/>
              <w:jc w:val="both"/>
              <w:cnfStyle w:val="100000000000" w:firstRow="1" w:lastRow="0" w:firstColumn="0" w:lastColumn="0" w:oddVBand="0" w:evenVBand="0" w:oddHBand="0" w:evenHBand="0" w:firstRowFirstColumn="0" w:firstRowLastColumn="0" w:lastRowFirstColumn="0" w:lastRowLastColumn="0"/>
            </w:pPr>
            <w:r>
              <w:t>(Standard error)</w:t>
            </w:r>
          </w:p>
        </w:tc>
        <w:tc>
          <w:tcPr>
            <w:tcW w:w="1250" w:type="pct"/>
          </w:tcPr>
          <w:p w14:paraId="0FC058D5" w14:textId="3F89DB0E" w:rsidR="00B614B6" w:rsidRDefault="00B614B6" w:rsidP="001E5025">
            <w:pPr>
              <w:spacing w:line="360" w:lineRule="auto"/>
              <w:contextualSpacing/>
              <w:jc w:val="both"/>
              <w:cnfStyle w:val="100000000000" w:firstRow="1" w:lastRow="0" w:firstColumn="0" w:lastColumn="0" w:oddVBand="0" w:evenVBand="0" w:oddHBand="0" w:evenHBand="0" w:firstRowFirstColumn="0" w:firstRowLastColumn="0" w:lastRowFirstColumn="0" w:lastRowLastColumn="0"/>
            </w:pPr>
            <w:r>
              <w:t>Breakpoint estimate</w:t>
            </w:r>
            <w:r w:rsidR="0024202A">
              <w:t xml:space="preserve"> (Standard error)</w:t>
            </w:r>
          </w:p>
        </w:tc>
        <w:tc>
          <w:tcPr>
            <w:tcW w:w="1250" w:type="pct"/>
          </w:tcPr>
          <w:p w14:paraId="611CA90F" w14:textId="6453CC99" w:rsidR="00B614B6" w:rsidRDefault="00B614B6" w:rsidP="001E5025">
            <w:pPr>
              <w:spacing w:line="360" w:lineRule="auto"/>
              <w:contextualSpacing/>
              <w:jc w:val="both"/>
              <w:cnfStyle w:val="100000000000" w:firstRow="1" w:lastRow="0" w:firstColumn="0" w:lastColumn="0" w:oddVBand="0" w:evenVBand="0" w:oddHBand="0" w:evenHBand="0" w:firstRowFirstColumn="0" w:firstRowLastColumn="0" w:lastRowFirstColumn="0" w:lastRowLastColumn="0"/>
            </w:pPr>
            <w:r>
              <w:t>AIC</w:t>
            </w:r>
          </w:p>
        </w:tc>
      </w:tr>
      <w:tr w:rsidR="00B614B6" w14:paraId="379F8D07" w14:textId="77777777" w:rsidTr="00CB4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D886726" w14:textId="17B813EE" w:rsidR="00B614B6" w:rsidRPr="00C25471" w:rsidRDefault="00B614B6" w:rsidP="001E5025">
            <w:pPr>
              <w:spacing w:line="360" w:lineRule="auto"/>
              <w:contextualSpacing/>
              <w:jc w:val="both"/>
              <w:rPr>
                <w:b w:val="0"/>
                <w:bCs w:val="0"/>
              </w:rPr>
            </w:pPr>
            <w:r w:rsidRPr="00C25471">
              <w:rPr>
                <w:b w:val="0"/>
                <w:bCs w:val="0"/>
              </w:rPr>
              <w:t>Linear</w:t>
            </w:r>
            <w:r w:rsidR="00B659EB" w:rsidRPr="00C25471">
              <w:rPr>
                <w:b w:val="0"/>
                <w:bCs w:val="0"/>
              </w:rPr>
              <w:t xml:space="preserve"> term</w:t>
            </w:r>
          </w:p>
        </w:tc>
        <w:tc>
          <w:tcPr>
            <w:tcW w:w="1250" w:type="pct"/>
          </w:tcPr>
          <w:p w14:paraId="04EA0329" w14:textId="462EE3C2" w:rsidR="00B614B6" w:rsidRDefault="00B614B6" w:rsidP="001E5025">
            <w:pPr>
              <w:spacing w:line="360" w:lineRule="auto"/>
              <w:contextualSpacing/>
              <w:jc w:val="both"/>
              <w:cnfStyle w:val="000000100000" w:firstRow="0" w:lastRow="0" w:firstColumn="0" w:lastColumn="0" w:oddVBand="0" w:evenVBand="0" w:oddHBand="1" w:evenHBand="0" w:firstRowFirstColumn="0" w:firstRowLastColumn="0" w:lastRowFirstColumn="0" w:lastRowLastColumn="0"/>
            </w:pPr>
            <w:r w:rsidRPr="0023621D">
              <w:t>0.01</w:t>
            </w:r>
            <w:r w:rsidR="00C825E1">
              <w:t>1</w:t>
            </w:r>
            <w:r w:rsidRPr="0023621D">
              <w:t>8</w:t>
            </w:r>
            <w:r>
              <w:t xml:space="preserve"> (</w:t>
            </w:r>
            <w:r w:rsidRPr="0023621D">
              <w:t>0.001</w:t>
            </w:r>
            <w:r>
              <w:t>2</w:t>
            </w:r>
            <w:r w:rsidR="004C7222">
              <w:t>3</w:t>
            </w:r>
            <w:r>
              <w:t>)</w:t>
            </w:r>
          </w:p>
        </w:tc>
        <w:tc>
          <w:tcPr>
            <w:tcW w:w="1250" w:type="pct"/>
          </w:tcPr>
          <w:p w14:paraId="2087F405" w14:textId="65F48673" w:rsidR="00B614B6" w:rsidRDefault="00C825E1" w:rsidP="00C825E1">
            <w:pPr>
              <w:spacing w:line="360" w:lineRule="auto"/>
              <w:contextualSpacing/>
              <w:jc w:val="center"/>
              <w:cnfStyle w:val="000000100000" w:firstRow="0" w:lastRow="0" w:firstColumn="0" w:lastColumn="0" w:oddVBand="0" w:evenVBand="0" w:oddHBand="1" w:evenHBand="0" w:firstRowFirstColumn="0" w:firstRowLastColumn="0" w:lastRowFirstColumn="0" w:lastRowLastColumn="0"/>
            </w:pPr>
            <w:r>
              <w:t>NA</w:t>
            </w:r>
          </w:p>
        </w:tc>
        <w:tc>
          <w:tcPr>
            <w:tcW w:w="1250" w:type="pct"/>
          </w:tcPr>
          <w:p w14:paraId="1AA9192B" w14:textId="24E9D3D4" w:rsidR="00B614B6" w:rsidRDefault="00B614B6" w:rsidP="001E5025">
            <w:pPr>
              <w:spacing w:line="360" w:lineRule="auto"/>
              <w:contextualSpacing/>
              <w:jc w:val="both"/>
              <w:cnfStyle w:val="000000100000" w:firstRow="0" w:lastRow="0" w:firstColumn="0" w:lastColumn="0" w:oddVBand="0" w:evenVBand="0" w:oddHBand="1" w:evenHBand="0" w:firstRowFirstColumn="0" w:firstRowLastColumn="0" w:lastRowFirstColumn="0" w:lastRowLastColumn="0"/>
            </w:pPr>
            <w:r w:rsidRPr="00F70093">
              <w:t>-14</w:t>
            </w:r>
            <w:r w:rsidR="00C825E1">
              <w:t>5198</w:t>
            </w:r>
          </w:p>
        </w:tc>
      </w:tr>
      <w:tr w:rsidR="00B614B6" w14:paraId="6D2F2389" w14:textId="77777777" w:rsidTr="00CB47F5">
        <w:tc>
          <w:tcPr>
            <w:cnfStyle w:val="001000000000" w:firstRow="0" w:lastRow="0" w:firstColumn="1" w:lastColumn="0" w:oddVBand="0" w:evenVBand="0" w:oddHBand="0" w:evenHBand="0" w:firstRowFirstColumn="0" w:firstRowLastColumn="0" w:lastRowFirstColumn="0" w:lastRowLastColumn="0"/>
            <w:tcW w:w="1250" w:type="pct"/>
          </w:tcPr>
          <w:p w14:paraId="7EF21D21" w14:textId="406FAFCD" w:rsidR="00B614B6" w:rsidRPr="00C25471" w:rsidRDefault="00B614B6" w:rsidP="001E5025">
            <w:pPr>
              <w:spacing w:line="360" w:lineRule="auto"/>
              <w:contextualSpacing/>
              <w:jc w:val="both"/>
              <w:rPr>
                <w:b w:val="0"/>
                <w:bCs w:val="0"/>
              </w:rPr>
            </w:pPr>
            <w:r w:rsidRPr="00C25471">
              <w:rPr>
                <w:b w:val="0"/>
                <w:bCs w:val="0"/>
              </w:rPr>
              <w:t>Linear breakpoint</w:t>
            </w:r>
            <w:r w:rsidR="00B659EB" w:rsidRPr="00C25471">
              <w:rPr>
                <w:b w:val="0"/>
                <w:bCs w:val="0"/>
              </w:rPr>
              <w:t xml:space="preserve"> term</w:t>
            </w:r>
          </w:p>
        </w:tc>
        <w:tc>
          <w:tcPr>
            <w:tcW w:w="1250" w:type="pct"/>
          </w:tcPr>
          <w:p w14:paraId="29548828" w14:textId="385E61AF" w:rsidR="00B614B6" w:rsidRDefault="00B614B6" w:rsidP="001E5025">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w:r w:rsidRPr="00B614B6">
              <w:t>0.00</w:t>
            </w:r>
            <w:r w:rsidR="00242057">
              <w:t>92</w:t>
            </w:r>
            <w:r>
              <w:t xml:space="preserve"> (</w:t>
            </w:r>
            <w:r w:rsidRPr="00BE0DFF">
              <w:t>0.00</w:t>
            </w:r>
            <w:r w:rsidR="00175612">
              <w:t>164</w:t>
            </w:r>
            <w:r>
              <w:t>)</w:t>
            </w:r>
          </w:p>
        </w:tc>
        <w:tc>
          <w:tcPr>
            <w:tcW w:w="1250" w:type="pct"/>
          </w:tcPr>
          <w:p w14:paraId="2AF8221A" w14:textId="7387BD72" w:rsidR="00B614B6" w:rsidRDefault="00B92784" w:rsidP="001E5025">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w:r>
              <w:t>0</w:t>
            </w:r>
            <w:r w:rsidR="00B614B6" w:rsidRPr="006D7A3E">
              <w:t>.</w:t>
            </w:r>
            <w:r>
              <w:t xml:space="preserve">511 </w:t>
            </w:r>
            <w:r w:rsidR="00B614B6">
              <w:t>(</w:t>
            </w:r>
            <w:r w:rsidR="00B614B6" w:rsidRPr="006D7A3E">
              <w:t>0.</w:t>
            </w:r>
            <w:r w:rsidR="002A2BC5">
              <w:t>2</w:t>
            </w:r>
            <w:r w:rsidR="00B614B6" w:rsidRPr="006D7A3E">
              <w:t>7</w:t>
            </w:r>
            <w:r w:rsidR="002A2BC5">
              <w:t>6</w:t>
            </w:r>
            <w:r w:rsidR="00B614B6">
              <w:t>)</w:t>
            </w:r>
          </w:p>
        </w:tc>
        <w:tc>
          <w:tcPr>
            <w:tcW w:w="1250" w:type="pct"/>
          </w:tcPr>
          <w:p w14:paraId="0C41026F" w14:textId="51B93725" w:rsidR="00B614B6" w:rsidRDefault="00A313EA" w:rsidP="001E5025">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w:r w:rsidRPr="00A313EA">
              <w:t>-14</w:t>
            </w:r>
            <w:r w:rsidR="00C825E1">
              <w:t>5234</w:t>
            </w:r>
          </w:p>
        </w:tc>
      </w:tr>
    </w:tbl>
    <w:p w14:paraId="63EA18B7" w14:textId="378613A0" w:rsidR="003A4F7C" w:rsidRDefault="003A4F7C" w:rsidP="001E5025">
      <w:pPr>
        <w:spacing w:line="360" w:lineRule="auto"/>
        <w:contextualSpacing/>
        <w:jc w:val="both"/>
      </w:pPr>
    </w:p>
    <w:p w14:paraId="2DABA7B5" w14:textId="43740AE0" w:rsidR="006F0DA2" w:rsidRDefault="006F0DA2" w:rsidP="001E5025">
      <w:pPr>
        <w:spacing w:line="360" w:lineRule="auto"/>
        <w:contextualSpacing/>
        <w:jc w:val="both"/>
      </w:pPr>
    </w:p>
    <w:p w14:paraId="55D201F9" w14:textId="72337CD9" w:rsidR="006F0DA2" w:rsidRDefault="006F0DA2" w:rsidP="001E5025">
      <w:pPr>
        <w:spacing w:line="360" w:lineRule="auto"/>
        <w:contextualSpacing/>
        <w:jc w:val="both"/>
      </w:pPr>
    </w:p>
    <w:p w14:paraId="3C49826D" w14:textId="6B1D5128" w:rsidR="006F0DA2" w:rsidRDefault="006F0DA2" w:rsidP="001E5025">
      <w:pPr>
        <w:spacing w:line="360" w:lineRule="auto"/>
        <w:contextualSpacing/>
        <w:jc w:val="both"/>
      </w:pPr>
    </w:p>
    <w:p w14:paraId="5EBF6942" w14:textId="70360162" w:rsidR="006F0DA2" w:rsidRDefault="006F0DA2" w:rsidP="001E5025">
      <w:pPr>
        <w:spacing w:line="360" w:lineRule="auto"/>
        <w:contextualSpacing/>
        <w:jc w:val="both"/>
      </w:pPr>
    </w:p>
    <w:p w14:paraId="62E008D5" w14:textId="47BFB383" w:rsidR="006F0DA2" w:rsidRDefault="006F0DA2" w:rsidP="001E5025">
      <w:pPr>
        <w:spacing w:line="360" w:lineRule="auto"/>
        <w:contextualSpacing/>
        <w:jc w:val="both"/>
      </w:pPr>
    </w:p>
    <w:p w14:paraId="20568428" w14:textId="099C4183" w:rsidR="006F0DA2" w:rsidRDefault="006F0DA2" w:rsidP="001E5025">
      <w:pPr>
        <w:spacing w:line="360" w:lineRule="auto"/>
        <w:contextualSpacing/>
        <w:jc w:val="both"/>
      </w:pPr>
    </w:p>
    <w:p w14:paraId="4A89F3DD" w14:textId="584D85C4" w:rsidR="006F0DA2" w:rsidRDefault="006F0DA2" w:rsidP="001E5025">
      <w:pPr>
        <w:spacing w:line="360" w:lineRule="auto"/>
        <w:contextualSpacing/>
        <w:jc w:val="both"/>
      </w:pPr>
    </w:p>
    <w:p w14:paraId="548BC6D2" w14:textId="7C7AC331" w:rsidR="00F10135" w:rsidRDefault="00F10135" w:rsidP="001E5025">
      <w:pPr>
        <w:spacing w:line="360" w:lineRule="auto"/>
        <w:contextualSpacing/>
        <w:jc w:val="both"/>
      </w:pPr>
    </w:p>
    <w:p w14:paraId="0C9F20EC" w14:textId="3E107264" w:rsidR="002160AC" w:rsidRDefault="002160AC" w:rsidP="001E5025">
      <w:pPr>
        <w:spacing w:line="360" w:lineRule="auto"/>
        <w:contextualSpacing/>
        <w:jc w:val="both"/>
      </w:pPr>
    </w:p>
    <w:p w14:paraId="18013C59" w14:textId="0274E9E5" w:rsidR="002160AC" w:rsidRDefault="002160AC" w:rsidP="001E5025">
      <w:pPr>
        <w:spacing w:line="360" w:lineRule="auto"/>
        <w:contextualSpacing/>
        <w:jc w:val="both"/>
      </w:pPr>
    </w:p>
    <w:p w14:paraId="5A3D9536" w14:textId="07921A1B" w:rsidR="002160AC" w:rsidRDefault="002160AC" w:rsidP="001E5025">
      <w:pPr>
        <w:spacing w:line="360" w:lineRule="auto"/>
        <w:contextualSpacing/>
        <w:jc w:val="both"/>
      </w:pPr>
    </w:p>
    <w:p w14:paraId="0B002DFE" w14:textId="20F114E2" w:rsidR="002160AC" w:rsidRDefault="002160AC" w:rsidP="001E5025">
      <w:pPr>
        <w:spacing w:line="360" w:lineRule="auto"/>
        <w:contextualSpacing/>
        <w:jc w:val="both"/>
      </w:pPr>
    </w:p>
    <w:p w14:paraId="5BBAF100" w14:textId="191A3628" w:rsidR="002160AC" w:rsidRDefault="002160AC" w:rsidP="001E5025">
      <w:pPr>
        <w:spacing w:line="360" w:lineRule="auto"/>
        <w:contextualSpacing/>
        <w:jc w:val="both"/>
      </w:pPr>
    </w:p>
    <w:p w14:paraId="314BE610" w14:textId="6D8FB8E7" w:rsidR="002160AC" w:rsidRDefault="002160AC" w:rsidP="001E5025">
      <w:pPr>
        <w:spacing w:line="360" w:lineRule="auto"/>
        <w:contextualSpacing/>
        <w:jc w:val="both"/>
      </w:pPr>
    </w:p>
    <w:p w14:paraId="3DB57838" w14:textId="692CF1EC" w:rsidR="00876408" w:rsidRDefault="00876408" w:rsidP="001E5025">
      <w:pPr>
        <w:spacing w:line="360" w:lineRule="auto"/>
        <w:contextualSpacing/>
        <w:jc w:val="both"/>
      </w:pPr>
    </w:p>
    <w:p w14:paraId="7C49D547" w14:textId="3788103C" w:rsidR="00876408" w:rsidRDefault="00876408" w:rsidP="001E5025">
      <w:pPr>
        <w:spacing w:line="360" w:lineRule="auto"/>
        <w:contextualSpacing/>
        <w:jc w:val="both"/>
      </w:pPr>
    </w:p>
    <w:p w14:paraId="79E3A8FB" w14:textId="40D1E46A" w:rsidR="00876408" w:rsidRDefault="00876408" w:rsidP="001E5025">
      <w:pPr>
        <w:spacing w:line="360" w:lineRule="auto"/>
        <w:contextualSpacing/>
        <w:jc w:val="both"/>
      </w:pPr>
      <w:r>
        <w:rPr>
          <w:noProof/>
        </w:rPr>
        <w:lastRenderedPageBreak/>
        <w:drawing>
          <wp:inline distT="0" distB="0" distL="0" distR="0" wp14:anchorId="4F348F39" wp14:editId="196059DD">
            <wp:extent cx="5731354" cy="389151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1" cstate="print">
                      <a:extLst>
                        <a:ext uri="{28A0092B-C50C-407E-A947-70E740481C1C}">
                          <a14:useLocalDpi xmlns:a14="http://schemas.microsoft.com/office/drawing/2010/main" val="0"/>
                        </a:ext>
                      </a:extLst>
                    </a:blip>
                    <a:srcRect t="14655" b="17446"/>
                    <a:stretch/>
                  </pic:blipFill>
                  <pic:spPr bwMode="auto">
                    <a:xfrm>
                      <a:off x="0" y="0"/>
                      <a:ext cx="5731510" cy="3891622"/>
                    </a:xfrm>
                    <a:prstGeom prst="rect">
                      <a:avLst/>
                    </a:prstGeom>
                    <a:ln>
                      <a:noFill/>
                    </a:ln>
                    <a:extLst>
                      <a:ext uri="{53640926-AAD7-44D8-BBD7-CCE9431645EC}">
                        <a14:shadowObscured xmlns:a14="http://schemas.microsoft.com/office/drawing/2010/main"/>
                      </a:ext>
                    </a:extLst>
                  </pic:spPr>
                </pic:pic>
              </a:graphicData>
            </a:graphic>
          </wp:inline>
        </w:drawing>
      </w:r>
    </w:p>
    <w:p w14:paraId="4D77773B" w14:textId="5A1928DE" w:rsidR="00A02A91" w:rsidRPr="00487AAD" w:rsidRDefault="00A02A91" w:rsidP="001E5025">
      <w:pPr>
        <w:spacing w:line="360" w:lineRule="auto"/>
        <w:contextualSpacing/>
        <w:jc w:val="both"/>
      </w:pPr>
      <w:r w:rsidRPr="00487AAD">
        <w:t>Fig. S</w:t>
      </w:r>
      <w:r w:rsidR="00365FC6">
        <w:t>1</w:t>
      </w:r>
      <w:r w:rsidR="001230F7">
        <w:t>6</w:t>
      </w:r>
      <w:r w:rsidRPr="00487AAD">
        <w:t xml:space="preserve">. SPDE mesh for </w:t>
      </w:r>
      <w:r w:rsidR="00F82A1A">
        <w:t xml:space="preserve">the cod </w:t>
      </w:r>
      <w:r w:rsidRPr="00487AAD">
        <w:t>density model (200 knots).</w:t>
      </w:r>
    </w:p>
    <w:p w14:paraId="24D1DA54" w14:textId="486EBC30" w:rsidR="00A02A91" w:rsidRDefault="00A02A91" w:rsidP="001E5025">
      <w:pPr>
        <w:spacing w:line="360" w:lineRule="auto"/>
        <w:contextualSpacing/>
        <w:jc w:val="both"/>
        <w:rPr>
          <w:noProof/>
        </w:rPr>
      </w:pPr>
    </w:p>
    <w:p w14:paraId="5B3656FA" w14:textId="48C0272D" w:rsidR="00562680" w:rsidRDefault="00562680" w:rsidP="001E5025">
      <w:pPr>
        <w:spacing w:line="360" w:lineRule="auto"/>
        <w:contextualSpacing/>
        <w:jc w:val="both"/>
        <w:rPr>
          <w:noProof/>
        </w:rPr>
      </w:pPr>
    </w:p>
    <w:p w14:paraId="0EABC331" w14:textId="6E6BDA1B" w:rsidR="00562680" w:rsidRDefault="00562680" w:rsidP="001E5025">
      <w:pPr>
        <w:spacing w:line="360" w:lineRule="auto"/>
        <w:contextualSpacing/>
        <w:jc w:val="both"/>
        <w:rPr>
          <w:noProof/>
        </w:rPr>
      </w:pPr>
    </w:p>
    <w:p w14:paraId="3A9B3D90" w14:textId="70958B9C" w:rsidR="00562680" w:rsidRDefault="00562680" w:rsidP="001E5025">
      <w:pPr>
        <w:spacing w:line="360" w:lineRule="auto"/>
        <w:contextualSpacing/>
        <w:jc w:val="both"/>
        <w:rPr>
          <w:noProof/>
        </w:rPr>
      </w:pPr>
    </w:p>
    <w:p w14:paraId="3419D8C2" w14:textId="5E9D5255" w:rsidR="00562680" w:rsidRDefault="00562680" w:rsidP="001E5025">
      <w:pPr>
        <w:spacing w:line="360" w:lineRule="auto"/>
        <w:contextualSpacing/>
        <w:jc w:val="both"/>
        <w:rPr>
          <w:noProof/>
        </w:rPr>
      </w:pPr>
    </w:p>
    <w:p w14:paraId="546C6823" w14:textId="5DE3D7B6" w:rsidR="00562680" w:rsidRDefault="00562680" w:rsidP="001E5025">
      <w:pPr>
        <w:spacing w:line="360" w:lineRule="auto"/>
        <w:contextualSpacing/>
        <w:jc w:val="both"/>
        <w:rPr>
          <w:noProof/>
        </w:rPr>
      </w:pPr>
    </w:p>
    <w:p w14:paraId="08D74886" w14:textId="4605E345" w:rsidR="00562680" w:rsidRDefault="00562680" w:rsidP="001E5025">
      <w:pPr>
        <w:spacing w:line="360" w:lineRule="auto"/>
        <w:contextualSpacing/>
        <w:jc w:val="both"/>
        <w:rPr>
          <w:noProof/>
        </w:rPr>
      </w:pPr>
    </w:p>
    <w:p w14:paraId="6AEC9672" w14:textId="11547F17" w:rsidR="00562680" w:rsidRDefault="00562680" w:rsidP="001E5025">
      <w:pPr>
        <w:spacing w:line="360" w:lineRule="auto"/>
        <w:contextualSpacing/>
        <w:jc w:val="both"/>
        <w:rPr>
          <w:noProof/>
        </w:rPr>
      </w:pPr>
    </w:p>
    <w:p w14:paraId="719C4994" w14:textId="13BFA3C3" w:rsidR="00562680" w:rsidRDefault="00562680" w:rsidP="001E5025">
      <w:pPr>
        <w:spacing w:line="360" w:lineRule="auto"/>
        <w:contextualSpacing/>
        <w:jc w:val="both"/>
        <w:rPr>
          <w:noProof/>
        </w:rPr>
      </w:pPr>
    </w:p>
    <w:p w14:paraId="39FA2005" w14:textId="4BAB31CA" w:rsidR="00562680" w:rsidRDefault="00562680" w:rsidP="001E5025">
      <w:pPr>
        <w:spacing w:line="360" w:lineRule="auto"/>
        <w:contextualSpacing/>
        <w:jc w:val="both"/>
        <w:rPr>
          <w:noProof/>
        </w:rPr>
      </w:pPr>
    </w:p>
    <w:p w14:paraId="01A1E149" w14:textId="3A4C6B43" w:rsidR="00562680" w:rsidRDefault="00562680" w:rsidP="001E5025">
      <w:pPr>
        <w:spacing w:line="360" w:lineRule="auto"/>
        <w:contextualSpacing/>
        <w:jc w:val="both"/>
        <w:rPr>
          <w:noProof/>
        </w:rPr>
      </w:pPr>
    </w:p>
    <w:p w14:paraId="20BBB698" w14:textId="5C58AE92" w:rsidR="00562680" w:rsidRDefault="00562680" w:rsidP="001E5025">
      <w:pPr>
        <w:spacing w:line="360" w:lineRule="auto"/>
        <w:contextualSpacing/>
        <w:jc w:val="both"/>
        <w:rPr>
          <w:noProof/>
        </w:rPr>
      </w:pPr>
    </w:p>
    <w:p w14:paraId="512E1092" w14:textId="3073F935" w:rsidR="00562680" w:rsidRDefault="00562680" w:rsidP="001E5025">
      <w:pPr>
        <w:spacing w:line="360" w:lineRule="auto"/>
        <w:contextualSpacing/>
        <w:jc w:val="both"/>
        <w:rPr>
          <w:noProof/>
        </w:rPr>
      </w:pPr>
    </w:p>
    <w:p w14:paraId="6C2C384C" w14:textId="3E2FAD01" w:rsidR="00AF3D34" w:rsidRDefault="00AF3D34" w:rsidP="001E5025">
      <w:pPr>
        <w:spacing w:line="360" w:lineRule="auto"/>
        <w:contextualSpacing/>
        <w:jc w:val="both"/>
      </w:pPr>
    </w:p>
    <w:p w14:paraId="460CC340" w14:textId="6DA24E34" w:rsidR="00876408" w:rsidRDefault="00876408" w:rsidP="001E5025">
      <w:pPr>
        <w:spacing w:line="360" w:lineRule="auto"/>
        <w:contextualSpacing/>
        <w:jc w:val="both"/>
      </w:pPr>
    </w:p>
    <w:p w14:paraId="069F0F0A" w14:textId="1F10A6B6" w:rsidR="00876408" w:rsidRDefault="00876408" w:rsidP="001E5025">
      <w:pPr>
        <w:spacing w:line="360" w:lineRule="auto"/>
        <w:contextualSpacing/>
        <w:jc w:val="both"/>
      </w:pPr>
    </w:p>
    <w:p w14:paraId="5CD850CF" w14:textId="71A0F3FB" w:rsidR="00876408" w:rsidRDefault="00876408" w:rsidP="001E5025">
      <w:pPr>
        <w:spacing w:line="360" w:lineRule="auto"/>
        <w:contextualSpacing/>
        <w:jc w:val="both"/>
      </w:pPr>
    </w:p>
    <w:p w14:paraId="46BCDBC5" w14:textId="6C0DD916" w:rsidR="00876408" w:rsidRDefault="00876408" w:rsidP="001E5025">
      <w:pPr>
        <w:spacing w:line="360" w:lineRule="auto"/>
        <w:contextualSpacing/>
        <w:jc w:val="both"/>
      </w:pPr>
      <w:r>
        <w:rPr>
          <w:noProof/>
        </w:rPr>
        <w:lastRenderedPageBreak/>
        <w:drawing>
          <wp:inline distT="0" distB="0" distL="0" distR="0" wp14:anchorId="6A4E0A6A" wp14:editId="770B1868">
            <wp:extent cx="5731076" cy="5263116"/>
            <wp:effectExtent l="0" t="0" r="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rotWithShape="1">
                    <a:blip r:embed="rId22" cstate="print">
                      <a:extLst>
                        <a:ext uri="{28A0092B-C50C-407E-A947-70E740481C1C}">
                          <a14:useLocalDpi xmlns:a14="http://schemas.microsoft.com/office/drawing/2010/main" val="0"/>
                        </a:ext>
                      </a:extLst>
                    </a:blip>
                    <a:srcRect t="4824" b="3342"/>
                    <a:stretch/>
                  </pic:blipFill>
                  <pic:spPr bwMode="auto">
                    <a:xfrm>
                      <a:off x="0" y="0"/>
                      <a:ext cx="5731510" cy="5263514"/>
                    </a:xfrm>
                    <a:prstGeom prst="rect">
                      <a:avLst/>
                    </a:prstGeom>
                    <a:ln>
                      <a:noFill/>
                    </a:ln>
                    <a:extLst>
                      <a:ext uri="{53640926-AAD7-44D8-BBD7-CCE9431645EC}">
                        <a14:shadowObscured xmlns:a14="http://schemas.microsoft.com/office/drawing/2010/main"/>
                      </a:ext>
                    </a:extLst>
                  </pic:spPr>
                </pic:pic>
              </a:graphicData>
            </a:graphic>
          </wp:inline>
        </w:drawing>
      </w:r>
    </w:p>
    <w:p w14:paraId="6D15D50F" w14:textId="7FA7367B" w:rsidR="00100FB4" w:rsidRDefault="00100FB4" w:rsidP="001E5025">
      <w:pPr>
        <w:spacing w:line="360" w:lineRule="auto"/>
        <w:contextualSpacing/>
        <w:jc w:val="both"/>
      </w:pPr>
      <w:r w:rsidRPr="00487AAD">
        <w:t>Fig. S</w:t>
      </w:r>
      <w:r>
        <w:t>1</w:t>
      </w:r>
      <w:r w:rsidR="0060457E">
        <w:t>7</w:t>
      </w:r>
      <w:r w:rsidRPr="00487AAD">
        <w:t xml:space="preserve">. </w:t>
      </w:r>
      <w:r w:rsidR="00B227A9" w:rsidRPr="00487AAD">
        <w:t xml:space="preserve">QQ plot of </w:t>
      </w:r>
      <w:r w:rsidR="00B227A9">
        <w:t>cod density</w:t>
      </w:r>
      <w:r w:rsidR="00B227A9" w:rsidRPr="00487AAD">
        <w:t xml:space="preserve"> model</w:t>
      </w:r>
      <w:r w:rsidR="00B227A9">
        <w:t xml:space="preserve"> based on randomized quantile residuals (fixed effects held at their maximum likelihood estimate and the random effects are sampled with MCMC via </w:t>
      </w:r>
      <w:r w:rsidR="008B067F">
        <w:t>‘</w:t>
      </w:r>
      <w:proofErr w:type="spellStart"/>
      <w:r w:rsidR="00B227A9">
        <w:t>tmbstan</w:t>
      </w:r>
      <w:proofErr w:type="spellEnd"/>
      <w:r w:rsidR="008B067F">
        <w:t>’</w:t>
      </w:r>
      <w:r w:rsidR="00B227A9">
        <w:t xml:space="preserve"> </w:t>
      </w:r>
      <w:r w:rsidR="00B227A9">
        <w:fldChar w:fldCharType="begin"/>
      </w:r>
      <w:r w:rsidR="003F7D23">
        <w:instrText xml:space="preserve"> ADDIN ZOTERO_ITEM CSL_CITATION {"citationID":"H97Y4eFl","properties":{"formattedCitation":"(Monnahan and Kristensen, 2018)","plainCitation":"(Monnahan and Kristensen, 2018)","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B227A9">
        <w:fldChar w:fldCharType="separate"/>
      </w:r>
      <w:r w:rsidR="003F7D23">
        <w:rPr>
          <w:noProof/>
        </w:rPr>
        <w:t>(Monnahan and Kristensen, 2018)</w:t>
      </w:r>
      <w:r w:rsidR="00B227A9">
        <w:fldChar w:fldCharType="end"/>
      </w:r>
      <w:r w:rsidR="00B227A9">
        <w:t xml:space="preserve"> and </w:t>
      </w:r>
      <w:r w:rsidR="008B067F">
        <w:t>‘</w:t>
      </w:r>
      <w:r w:rsidR="00B227A9">
        <w:t>Stan</w:t>
      </w:r>
      <w:r w:rsidR="008B067F">
        <w:t>’</w:t>
      </w:r>
      <w:r w:rsidR="00B227A9">
        <w:t xml:space="preserve"> </w:t>
      </w:r>
      <w:r w:rsidR="00B227A9">
        <w:fldChar w:fldCharType="begin"/>
      </w:r>
      <w:r w:rsidR="003F7D23">
        <w:instrText xml:space="preserve"> ADDIN ZOTERO_ITEM CSL_CITATION {"citationID":"WJ90eXdx","properties":{"formattedCitation":"(Stan Development Team, 2022)","plainCitation":"(Stan Development Team, 202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227A9">
        <w:fldChar w:fldCharType="separate"/>
      </w:r>
      <w:r w:rsidR="003F7D23">
        <w:rPr>
          <w:noProof/>
        </w:rPr>
        <w:t>(Stan Development Team, 2022)</w:t>
      </w:r>
      <w:r w:rsidR="00B227A9">
        <w:fldChar w:fldCharType="end"/>
      </w:r>
      <w:r w:rsidR="00B227A9">
        <w:t xml:space="preserve">, in line with </w:t>
      </w:r>
      <w:r w:rsidR="00B227A9">
        <w:fldChar w:fldCharType="begin"/>
      </w:r>
      <w:r w:rsidR="003F7D23">
        <w:instrText xml:space="preserve"> ADDIN ZOTERO_ITEM CSL_CITATION {"citationID":"Yyh222Hf","properties":{"formattedCitation":"(Thygesen {\\i{}et al.}, 2017; Rufener {\\i{}et al.}, 2021)","plainCitation":"(Thygesen et al., 2017; Rufener et al., 2021)","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B227A9">
        <w:fldChar w:fldCharType="separate"/>
      </w:r>
      <w:r w:rsidR="003F7D23" w:rsidRPr="003F7D23">
        <w:rPr>
          <w:lang w:val="en-GB"/>
        </w:rPr>
        <w:t xml:space="preserve">(Thygesen </w:t>
      </w:r>
      <w:r w:rsidR="003F7D23" w:rsidRPr="003F7D23">
        <w:rPr>
          <w:i/>
          <w:iCs/>
          <w:lang w:val="en-GB"/>
        </w:rPr>
        <w:t>et al.</w:t>
      </w:r>
      <w:r w:rsidR="003F7D23" w:rsidRPr="003F7D23">
        <w:rPr>
          <w:lang w:val="en-GB"/>
        </w:rPr>
        <w:t xml:space="preserve">, 2017; Rufener </w:t>
      </w:r>
      <w:r w:rsidR="003F7D23" w:rsidRPr="003F7D23">
        <w:rPr>
          <w:i/>
          <w:iCs/>
          <w:lang w:val="en-GB"/>
        </w:rPr>
        <w:t>et al.</w:t>
      </w:r>
      <w:r w:rsidR="003F7D23" w:rsidRPr="003F7D23">
        <w:rPr>
          <w:lang w:val="en-GB"/>
        </w:rPr>
        <w:t>, 2021)</w:t>
      </w:r>
      <w:r w:rsidR="00B227A9">
        <w:fldChar w:fldCharType="end"/>
      </w:r>
      <w:r w:rsidR="00B227A9">
        <w:t>.</w:t>
      </w:r>
    </w:p>
    <w:p w14:paraId="6A917C5D" w14:textId="43C70D07" w:rsidR="00091DF0" w:rsidRDefault="00091DF0" w:rsidP="001E5025">
      <w:pPr>
        <w:spacing w:line="360" w:lineRule="auto"/>
        <w:contextualSpacing/>
        <w:jc w:val="both"/>
        <w:rPr>
          <w:noProof/>
        </w:rPr>
      </w:pPr>
    </w:p>
    <w:p w14:paraId="464BAFDE" w14:textId="1586D520" w:rsidR="008C7679" w:rsidRDefault="008C7679" w:rsidP="001E5025">
      <w:pPr>
        <w:spacing w:line="360" w:lineRule="auto"/>
        <w:contextualSpacing/>
        <w:jc w:val="both"/>
        <w:rPr>
          <w:noProof/>
        </w:rPr>
      </w:pPr>
    </w:p>
    <w:p w14:paraId="70AAF0E2" w14:textId="68E7FA25" w:rsidR="008C7679" w:rsidRDefault="008C7679" w:rsidP="001E5025">
      <w:pPr>
        <w:spacing w:line="360" w:lineRule="auto"/>
        <w:contextualSpacing/>
        <w:jc w:val="both"/>
        <w:rPr>
          <w:noProof/>
        </w:rPr>
      </w:pPr>
    </w:p>
    <w:p w14:paraId="26745AF3" w14:textId="58D1D945" w:rsidR="008C7679" w:rsidRDefault="008C7679" w:rsidP="001E5025">
      <w:pPr>
        <w:spacing w:line="360" w:lineRule="auto"/>
        <w:contextualSpacing/>
        <w:jc w:val="both"/>
        <w:rPr>
          <w:noProof/>
        </w:rPr>
      </w:pPr>
    </w:p>
    <w:p w14:paraId="0589005D" w14:textId="73DFB085" w:rsidR="008C7679" w:rsidRDefault="008C7679" w:rsidP="001E5025">
      <w:pPr>
        <w:spacing w:line="360" w:lineRule="auto"/>
        <w:contextualSpacing/>
        <w:jc w:val="both"/>
        <w:rPr>
          <w:noProof/>
        </w:rPr>
      </w:pPr>
    </w:p>
    <w:p w14:paraId="6783DC1E" w14:textId="2BFF543E" w:rsidR="008C7679" w:rsidRDefault="008C7679" w:rsidP="001E5025">
      <w:pPr>
        <w:spacing w:line="360" w:lineRule="auto"/>
        <w:contextualSpacing/>
        <w:jc w:val="both"/>
      </w:pPr>
    </w:p>
    <w:p w14:paraId="7D4FA4B0" w14:textId="0352B36E" w:rsidR="00473F04" w:rsidRDefault="00473F04" w:rsidP="001E5025">
      <w:pPr>
        <w:spacing w:line="360" w:lineRule="auto"/>
        <w:contextualSpacing/>
        <w:jc w:val="both"/>
      </w:pPr>
    </w:p>
    <w:p w14:paraId="16BA3E4F" w14:textId="69816594" w:rsidR="00473F04" w:rsidRDefault="00473F04" w:rsidP="001E5025">
      <w:pPr>
        <w:spacing w:line="360" w:lineRule="auto"/>
        <w:contextualSpacing/>
        <w:jc w:val="both"/>
        <w:rPr>
          <w:noProof/>
        </w:rPr>
      </w:pPr>
    </w:p>
    <w:p w14:paraId="2422C964" w14:textId="799B1C0B" w:rsidR="00152E22" w:rsidRDefault="00152E22" w:rsidP="001E5025">
      <w:pPr>
        <w:spacing w:line="360" w:lineRule="auto"/>
        <w:contextualSpacing/>
        <w:jc w:val="both"/>
        <w:rPr>
          <w:noProof/>
        </w:rPr>
      </w:pPr>
    </w:p>
    <w:p w14:paraId="4E8FD4E5" w14:textId="31AF78BE" w:rsidR="00152E22" w:rsidRDefault="00B955CA" w:rsidP="001E5025">
      <w:pPr>
        <w:spacing w:line="360" w:lineRule="auto"/>
        <w:contextualSpacing/>
        <w:jc w:val="both"/>
      </w:pPr>
      <w:r>
        <w:rPr>
          <w:noProof/>
        </w:rPr>
        <w:lastRenderedPageBreak/>
        <w:drawing>
          <wp:inline distT="0" distB="0" distL="0" distR="0" wp14:anchorId="33B7E937" wp14:editId="016FDF64">
            <wp:extent cx="5731345" cy="6605081"/>
            <wp:effectExtent l="0" t="0" r="0" b="0"/>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pic:nvPicPr>
                  <pic:blipFill rotWithShape="1">
                    <a:blip r:embed="rId23" cstate="print">
                      <a:extLst>
                        <a:ext uri="{28A0092B-C50C-407E-A947-70E740481C1C}">
                          <a14:useLocalDpi xmlns:a14="http://schemas.microsoft.com/office/drawing/2010/main" val="0"/>
                        </a:ext>
                      </a:extLst>
                    </a:blip>
                    <a:srcRect t="5971" b="5899"/>
                    <a:stretch/>
                  </pic:blipFill>
                  <pic:spPr bwMode="auto">
                    <a:xfrm>
                      <a:off x="0" y="0"/>
                      <a:ext cx="5731510" cy="6605271"/>
                    </a:xfrm>
                    <a:prstGeom prst="rect">
                      <a:avLst/>
                    </a:prstGeom>
                    <a:ln>
                      <a:noFill/>
                    </a:ln>
                    <a:extLst>
                      <a:ext uri="{53640926-AAD7-44D8-BBD7-CCE9431645EC}">
                        <a14:shadowObscured xmlns:a14="http://schemas.microsoft.com/office/drawing/2010/main"/>
                      </a:ext>
                    </a:extLst>
                  </pic:spPr>
                </pic:pic>
              </a:graphicData>
            </a:graphic>
          </wp:inline>
        </w:drawing>
      </w:r>
    </w:p>
    <w:p w14:paraId="04BF8A23" w14:textId="30944DF8" w:rsidR="003A0849" w:rsidRDefault="003A0849" w:rsidP="001E5025">
      <w:pPr>
        <w:spacing w:line="360" w:lineRule="auto"/>
        <w:contextualSpacing/>
        <w:jc w:val="both"/>
      </w:pPr>
      <w:r w:rsidRPr="00A03CB4">
        <w:t>Fig. S1</w:t>
      </w:r>
      <w:r w:rsidR="00024021">
        <w:t>8</w:t>
      </w:r>
      <w:r w:rsidRPr="00A03CB4">
        <w:t xml:space="preserve">. </w:t>
      </w:r>
      <w:r w:rsidR="00125D65" w:rsidRPr="00A03CB4">
        <w:t>Cod d</w:t>
      </w:r>
      <w:r w:rsidR="00B65DA8" w:rsidRPr="00A03CB4">
        <w:t>ensity model residuals plotted in space</w:t>
      </w:r>
      <w:r w:rsidR="00A03CB4">
        <w:t>.</w:t>
      </w:r>
    </w:p>
    <w:p w14:paraId="34752857" w14:textId="47BEF6E6" w:rsidR="00A02A91" w:rsidRDefault="00A02A91" w:rsidP="001E5025">
      <w:pPr>
        <w:spacing w:line="360" w:lineRule="auto"/>
        <w:contextualSpacing/>
        <w:jc w:val="both"/>
        <w:rPr>
          <w:noProof/>
        </w:rPr>
      </w:pPr>
    </w:p>
    <w:p w14:paraId="0412B372" w14:textId="01E97B87" w:rsidR="006B546E" w:rsidRDefault="006B546E" w:rsidP="001E5025">
      <w:pPr>
        <w:spacing w:line="360" w:lineRule="auto"/>
        <w:contextualSpacing/>
        <w:jc w:val="both"/>
        <w:rPr>
          <w:noProof/>
        </w:rPr>
      </w:pPr>
    </w:p>
    <w:p w14:paraId="7534913A" w14:textId="7CB45E32" w:rsidR="006B546E" w:rsidRDefault="006B546E" w:rsidP="001E5025">
      <w:pPr>
        <w:spacing w:line="360" w:lineRule="auto"/>
        <w:contextualSpacing/>
        <w:jc w:val="both"/>
        <w:rPr>
          <w:noProof/>
        </w:rPr>
      </w:pPr>
    </w:p>
    <w:p w14:paraId="2E8EAC4F" w14:textId="32752E30" w:rsidR="006B546E" w:rsidRDefault="006B546E" w:rsidP="001E5025">
      <w:pPr>
        <w:spacing w:line="360" w:lineRule="auto"/>
        <w:contextualSpacing/>
        <w:jc w:val="both"/>
        <w:rPr>
          <w:noProof/>
        </w:rPr>
      </w:pPr>
    </w:p>
    <w:p w14:paraId="5479B8F5" w14:textId="5CB980D2" w:rsidR="006B546E" w:rsidRDefault="006B546E" w:rsidP="001E5025">
      <w:pPr>
        <w:spacing w:line="360" w:lineRule="auto"/>
        <w:contextualSpacing/>
        <w:jc w:val="both"/>
        <w:rPr>
          <w:noProof/>
        </w:rPr>
      </w:pPr>
    </w:p>
    <w:p w14:paraId="538FCEC1" w14:textId="4EFBB37B" w:rsidR="006B546E" w:rsidRDefault="006B546E" w:rsidP="001E5025">
      <w:pPr>
        <w:spacing w:line="360" w:lineRule="auto"/>
        <w:contextualSpacing/>
        <w:jc w:val="both"/>
        <w:rPr>
          <w:noProof/>
        </w:rPr>
      </w:pPr>
    </w:p>
    <w:p w14:paraId="292148B5" w14:textId="1C319457" w:rsidR="006B546E" w:rsidRDefault="006B546E" w:rsidP="001E5025">
      <w:pPr>
        <w:spacing w:line="360" w:lineRule="auto"/>
        <w:contextualSpacing/>
        <w:jc w:val="both"/>
        <w:rPr>
          <w:noProof/>
        </w:rPr>
      </w:pPr>
    </w:p>
    <w:p w14:paraId="35148547" w14:textId="2B70DDB3" w:rsidR="00E20DCD" w:rsidRDefault="00384499" w:rsidP="001E5025">
      <w:pPr>
        <w:spacing w:line="360" w:lineRule="auto"/>
        <w:contextualSpacing/>
        <w:jc w:val="both"/>
      </w:pPr>
      <w:r>
        <w:rPr>
          <w:noProof/>
        </w:rPr>
        <w:lastRenderedPageBreak/>
        <w:drawing>
          <wp:inline distT="0" distB="0" distL="0" distR="0" wp14:anchorId="23F5DFB1" wp14:editId="1729B0AF">
            <wp:extent cx="5731345" cy="6595353"/>
            <wp:effectExtent l="0" t="0" r="0"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24" cstate="print">
                      <a:extLst>
                        <a:ext uri="{28A0092B-C50C-407E-A947-70E740481C1C}">
                          <a14:useLocalDpi xmlns:a14="http://schemas.microsoft.com/office/drawing/2010/main" val="0"/>
                        </a:ext>
                      </a:extLst>
                    </a:blip>
                    <a:srcRect t="5970" b="6029"/>
                    <a:stretch/>
                  </pic:blipFill>
                  <pic:spPr bwMode="auto">
                    <a:xfrm>
                      <a:off x="0" y="0"/>
                      <a:ext cx="5731510" cy="6595543"/>
                    </a:xfrm>
                    <a:prstGeom prst="rect">
                      <a:avLst/>
                    </a:prstGeom>
                    <a:ln>
                      <a:noFill/>
                    </a:ln>
                    <a:extLst>
                      <a:ext uri="{53640926-AAD7-44D8-BBD7-CCE9431645EC}">
                        <a14:shadowObscured xmlns:a14="http://schemas.microsoft.com/office/drawing/2010/main"/>
                      </a:ext>
                    </a:extLst>
                  </pic:spPr>
                </pic:pic>
              </a:graphicData>
            </a:graphic>
          </wp:inline>
        </w:drawing>
      </w:r>
    </w:p>
    <w:p w14:paraId="3BEE6571" w14:textId="0545E701" w:rsidR="004E1650" w:rsidRDefault="004E1650" w:rsidP="001E5025">
      <w:pPr>
        <w:spacing w:line="360" w:lineRule="auto"/>
        <w:contextualSpacing/>
        <w:jc w:val="both"/>
      </w:pPr>
      <w:r w:rsidRPr="004C449A">
        <w:t>Fig. S1</w:t>
      </w:r>
      <w:r w:rsidR="00B84BAC">
        <w:t>9</w:t>
      </w:r>
      <w:r w:rsidRPr="004C449A">
        <w:t xml:space="preserve">. </w:t>
      </w:r>
      <w:r w:rsidR="00ED14F0" w:rsidRPr="004C449A">
        <w:t xml:space="preserve">Spatiotemporal random effects for the </w:t>
      </w:r>
      <w:r w:rsidR="00343F70" w:rsidRPr="004C449A">
        <w:t xml:space="preserve">cod </w:t>
      </w:r>
      <w:r w:rsidR="00232F47" w:rsidRPr="004C449A">
        <w:t>density</w:t>
      </w:r>
      <w:r w:rsidR="00ED14F0" w:rsidRPr="004C449A">
        <w:t xml:space="preserve"> model</w:t>
      </w:r>
      <w:r w:rsidR="00A03CB4">
        <w:t>.</w:t>
      </w:r>
    </w:p>
    <w:p w14:paraId="62AE3912" w14:textId="0823277D" w:rsidR="004E1650" w:rsidRDefault="004E1650" w:rsidP="001E5025">
      <w:pPr>
        <w:spacing w:line="360" w:lineRule="auto"/>
        <w:contextualSpacing/>
        <w:jc w:val="both"/>
      </w:pPr>
    </w:p>
    <w:p w14:paraId="47AE916B" w14:textId="2A392E1F" w:rsidR="00DB57BC" w:rsidRDefault="00DB57BC" w:rsidP="001E5025">
      <w:pPr>
        <w:spacing w:line="360" w:lineRule="auto"/>
        <w:contextualSpacing/>
        <w:jc w:val="both"/>
      </w:pPr>
    </w:p>
    <w:p w14:paraId="6EAB3553" w14:textId="392997BB" w:rsidR="00DB57BC" w:rsidRDefault="00DB57BC" w:rsidP="001E5025">
      <w:pPr>
        <w:spacing w:line="360" w:lineRule="auto"/>
        <w:contextualSpacing/>
        <w:jc w:val="both"/>
      </w:pPr>
    </w:p>
    <w:p w14:paraId="0BAEAE0A" w14:textId="47576596" w:rsidR="00DB57BC" w:rsidRDefault="00DB57BC" w:rsidP="001E5025">
      <w:pPr>
        <w:spacing w:line="360" w:lineRule="auto"/>
        <w:contextualSpacing/>
        <w:jc w:val="both"/>
      </w:pPr>
    </w:p>
    <w:p w14:paraId="7EE10EEB" w14:textId="1B064F00" w:rsidR="00DB57BC" w:rsidRDefault="00DB57BC" w:rsidP="00A03CB4">
      <w:pPr>
        <w:tabs>
          <w:tab w:val="left" w:pos="6804"/>
        </w:tabs>
        <w:spacing w:line="360" w:lineRule="auto"/>
        <w:contextualSpacing/>
        <w:jc w:val="both"/>
      </w:pPr>
    </w:p>
    <w:p w14:paraId="5C116FC4" w14:textId="23F997F5" w:rsidR="00DB57BC" w:rsidRDefault="00DB57BC" w:rsidP="001E5025">
      <w:pPr>
        <w:spacing w:line="360" w:lineRule="auto"/>
        <w:contextualSpacing/>
        <w:jc w:val="both"/>
      </w:pPr>
    </w:p>
    <w:p w14:paraId="39475F1B" w14:textId="3A7B57BA" w:rsidR="00DB57BC" w:rsidRDefault="00DB57BC" w:rsidP="001E5025">
      <w:pPr>
        <w:spacing w:line="360" w:lineRule="auto"/>
        <w:contextualSpacing/>
        <w:jc w:val="both"/>
      </w:pPr>
    </w:p>
    <w:p w14:paraId="0E562E4F" w14:textId="059BFD34" w:rsidR="004C449A" w:rsidRDefault="00F21ACC" w:rsidP="001E5025">
      <w:pPr>
        <w:spacing w:line="360" w:lineRule="auto"/>
        <w:contextualSpacing/>
        <w:jc w:val="both"/>
      </w:pPr>
      <w:r>
        <w:rPr>
          <w:noProof/>
        </w:rPr>
        <w:lastRenderedPageBreak/>
        <w:drawing>
          <wp:inline distT="0" distB="0" distL="0" distR="0" wp14:anchorId="4C4D5801" wp14:editId="64CF7FE5">
            <wp:extent cx="5731259" cy="4824919"/>
            <wp:effectExtent l="0" t="0" r="0" b="127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rotWithShape="1">
                    <a:blip r:embed="rId25" cstate="print">
                      <a:extLst>
                        <a:ext uri="{28A0092B-C50C-407E-A947-70E740481C1C}">
                          <a14:useLocalDpi xmlns:a14="http://schemas.microsoft.com/office/drawing/2010/main" val="0"/>
                        </a:ext>
                      </a:extLst>
                    </a:blip>
                    <a:srcRect t="8316" b="7498"/>
                    <a:stretch/>
                  </pic:blipFill>
                  <pic:spPr bwMode="auto">
                    <a:xfrm>
                      <a:off x="0" y="0"/>
                      <a:ext cx="5731510" cy="4825130"/>
                    </a:xfrm>
                    <a:prstGeom prst="rect">
                      <a:avLst/>
                    </a:prstGeom>
                    <a:ln>
                      <a:noFill/>
                    </a:ln>
                    <a:extLst>
                      <a:ext uri="{53640926-AAD7-44D8-BBD7-CCE9431645EC}">
                        <a14:shadowObscured xmlns:a14="http://schemas.microsoft.com/office/drawing/2010/main"/>
                      </a:ext>
                    </a:extLst>
                  </pic:spPr>
                </pic:pic>
              </a:graphicData>
            </a:graphic>
          </wp:inline>
        </w:drawing>
      </w:r>
    </w:p>
    <w:p w14:paraId="45A3C2A6" w14:textId="1DA143DD" w:rsidR="00232F47" w:rsidRDefault="00232F47" w:rsidP="001E5025">
      <w:pPr>
        <w:spacing w:line="360" w:lineRule="auto"/>
        <w:contextualSpacing/>
        <w:jc w:val="both"/>
      </w:pPr>
      <w:r w:rsidRPr="004C449A">
        <w:t>Fig. S</w:t>
      </w:r>
      <w:r w:rsidR="000678F0">
        <w:t>20</w:t>
      </w:r>
      <w:r w:rsidRPr="004C449A">
        <w:t xml:space="preserve">. Spatial random effects for the </w:t>
      </w:r>
      <w:r w:rsidR="00F133C3" w:rsidRPr="004C449A">
        <w:t xml:space="preserve">cod </w:t>
      </w:r>
      <w:r w:rsidR="003838FB" w:rsidRPr="004C449A">
        <w:t xml:space="preserve">density </w:t>
      </w:r>
      <w:r w:rsidRPr="004C449A">
        <w:t>model.</w:t>
      </w:r>
    </w:p>
    <w:p w14:paraId="075E3098" w14:textId="7275213D" w:rsidR="007511EC" w:rsidRDefault="007511EC" w:rsidP="001E5025">
      <w:pPr>
        <w:spacing w:line="360" w:lineRule="auto"/>
        <w:contextualSpacing/>
        <w:jc w:val="both"/>
      </w:pPr>
    </w:p>
    <w:p w14:paraId="12890F02" w14:textId="104E964A" w:rsidR="000E24AE" w:rsidRDefault="000E24AE" w:rsidP="001E5025">
      <w:pPr>
        <w:spacing w:line="360" w:lineRule="auto"/>
        <w:contextualSpacing/>
        <w:jc w:val="both"/>
        <w:rPr>
          <w:noProof/>
        </w:rPr>
      </w:pPr>
    </w:p>
    <w:p w14:paraId="31E86150" w14:textId="0656D8EC" w:rsidR="0054402F" w:rsidRDefault="0054402F" w:rsidP="001E5025">
      <w:pPr>
        <w:spacing w:line="360" w:lineRule="auto"/>
        <w:contextualSpacing/>
        <w:jc w:val="both"/>
        <w:rPr>
          <w:noProof/>
        </w:rPr>
      </w:pPr>
    </w:p>
    <w:p w14:paraId="4CCC8BAF" w14:textId="5E178A05" w:rsidR="0054402F" w:rsidRDefault="0054402F" w:rsidP="001E5025">
      <w:pPr>
        <w:spacing w:line="360" w:lineRule="auto"/>
        <w:contextualSpacing/>
        <w:jc w:val="both"/>
        <w:rPr>
          <w:noProof/>
        </w:rPr>
      </w:pPr>
    </w:p>
    <w:p w14:paraId="4816CCAA" w14:textId="2DB67059" w:rsidR="0054402F" w:rsidRDefault="0054402F" w:rsidP="001E5025">
      <w:pPr>
        <w:spacing w:line="360" w:lineRule="auto"/>
        <w:contextualSpacing/>
        <w:jc w:val="both"/>
        <w:rPr>
          <w:noProof/>
        </w:rPr>
      </w:pPr>
    </w:p>
    <w:p w14:paraId="4B00D0F6" w14:textId="795D43E8" w:rsidR="0054402F" w:rsidRDefault="0054402F" w:rsidP="001E5025">
      <w:pPr>
        <w:spacing w:line="360" w:lineRule="auto"/>
        <w:contextualSpacing/>
        <w:jc w:val="both"/>
        <w:rPr>
          <w:noProof/>
        </w:rPr>
      </w:pPr>
    </w:p>
    <w:p w14:paraId="0A03139F" w14:textId="33146373" w:rsidR="0054402F" w:rsidRDefault="0054402F" w:rsidP="001E5025">
      <w:pPr>
        <w:spacing w:line="360" w:lineRule="auto"/>
        <w:contextualSpacing/>
        <w:jc w:val="both"/>
        <w:rPr>
          <w:noProof/>
        </w:rPr>
      </w:pPr>
    </w:p>
    <w:p w14:paraId="3037FE75" w14:textId="6F299383" w:rsidR="0054402F" w:rsidRDefault="0054402F" w:rsidP="001E5025">
      <w:pPr>
        <w:spacing w:line="360" w:lineRule="auto"/>
        <w:contextualSpacing/>
        <w:jc w:val="both"/>
        <w:rPr>
          <w:noProof/>
        </w:rPr>
      </w:pPr>
    </w:p>
    <w:p w14:paraId="290CED98" w14:textId="7003B45C" w:rsidR="0054402F" w:rsidRDefault="0054402F" w:rsidP="001E5025">
      <w:pPr>
        <w:spacing w:line="360" w:lineRule="auto"/>
        <w:contextualSpacing/>
        <w:jc w:val="both"/>
        <w:rPr>
          <w:noProof/>
        </w:rPr>
      </w:pPr>
    </w:p>
    <w:p w14:paraId="592B2CF3" w14:textId="69BFD9DE" w:rsidR="0054402F" w:rsidRDefault="0054402F" w:rsidP="001E5025">
      <w:pPr>
        <w:spacing w:line="360" w:lineRule="auto"/>
        <w:contextualSpacing/>
        <w:jc w:val="both"/>
        <w:rPr>
          <w:noProof/>
        </w:rPr>
      </w:pPr>
    </w:p>
    <w:p w14:paraId="0015FA63" w14:textId="38488555" w:rsidR="004C210A" w:rsidRDefault="004C210A" w:rsidP="001E5025">
      <w:pPr>
        <w:spacing w:line="360" w:lineRule="auto"/>
        <w:contextualSpacing/>
        <w:jc w:val="both"/>
        <w:rPr>
          <w:noProof/>
        </w:rPr>
      </w:pPr>
    </w:p>
    <w:p w14:paraId="512FF128" w14:textId="37437F39" w:rsidR="004C210A" w:rsidRDefault="004C210A" w:rsidP="001E5025">
      <w:pPr>
        <w:spacing w:line="360" w:lineRule="auto"/>
        <w:contextualSpacing/>
        <w:jc w:val="both"/>
        <w:rPr>
          <w:noProof/>
        </w:rPr>
      </w:pPr>
    </w:p>
    <w:p w14:paraId="04D5846A" w14:textId="00B8D11B" w:rsidR="004C210A" w:rsidRDefault="004C210A" w:rsidP="001E5025">
      <w:pPr>
        <w:spacing w:line="360" w:lineRule="auto"/>
        <w:contextualSpacing/>
        <w:jc w:val="both"/>
        <w:rPr>
          <w:noProof/>
        </w:rPr>
      </w:pPr>
    </w:p>
    <w:p w14:paraId="4D3AAF35" w14:textId="2443FA74" w:rsidR="004C449A" w:rsidRDefault="004C449A" w:rsidP="001E5025">
      <w:pPr>
        <w:spacing w:line="360" w:lineRule="auto"/>
        <w:contextualSpacing/>
        <w:jc w:val="both"/>
      </w:pPr>
    </w:p>
    <w:p w14:paraId="5EEC0416" w14:textId="5E68847F" w:rsidR="00A85121" w:rsidRDefault="004070DB" w:rsidP="001E5025">
      <w:pPr>
        <w:spacing w:line="360" w:lineRule="auto"/>
        <w:contextualSpacing/>
        <w:jc w:val="both"/>
      </w:pPr>
      <w:r>
        <w:rPr>
          <w:noProof/>
        </w:rPr>
        <w:lastRenderedPageBreak/>
        <w:drawing>
          <wp:inline distT="0" distB="0" distL="0" distR="0" wp14:anchorId="6AAFE8EE" wp14:editId="1C0274CB">
            <wp:extent cx="5731390" cy="6673174"/>
            <wp:effectExtent l="0" t="0" r="0" b="0"/>
            <wp:docPr id="26" name="Picture 2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Shape&#10;&#10;Description automatically generated with low confidence"/>
                    <pic:cNvPicPr/>
                  </pic:nvPicPr>
                  <pic:blipFill rotWithShape="1">
                    <a:blip r:embed="rId26" cstate="print">
                      <a:extLst>
                        <a:ext uri="{28A0092B-C50C-407E-A947-70E740481C1C}">
                          <a14:useLocalDpi xmlns:a14="http://schemas.microsoft.com/office/drawing/2010/main" val="0"/>
                        </a:ext>
                      </a:extLst>
                    </a:blip>
                    <a:srcRect t="5192" b="5771"/>
                    <a:stretch/>
                  </pic:blipFill>
                  <pic:spPr bwMode="auto">
                    <a:xfrm>
                      <a:off x="0" y="0"/>
                      <a:ext cx="5731510" cy="6673314"/>
                    </a:xfrm>
                    <a:prstGeom prst="rect">
                      <a:avLst/>
                    </a:prstGeom>
                    <a:ln>
                      <a:noFill/>
                    </a:ln>
                    <a:extLst>
                      <a:ext uri="{53640926-AAD7-44D8-BBD7-CCE9431645EC}">
                        <a14:shadowObscured xmlns:a14="http://schemas.microsoft.com/office/drawing/2010/main"/>
                      </a:ext>
                    </a:extLst>
                  </pic:spPr>
                </pic:pic>
              </a:graphicData>
            </a:graphic>
          </wp:inline>
        </w:drawing>
      </w:r>
    </w:p>
    <w:p w14:paraId="2AFFCBB8" w14:textId="70EB14EF" w:rsidR="007511EC" w:rsidRDefault="007511EC" w:rsidP="001E5025">
      <w:pPr>
        <w:spacing w:line="360" w:lineRule="auto"/>
        <w:contextualSpacing/>
        <w:jc w:val="both"/>
      </w:pPr>
      <w:r w:rsidRPr="004C449A">
        <w:t>Fig. S</w:t>
      </w:r>
      <w:r w:rsidR="00AF5C19">
        <w:t>2</w:t>
      </w:r>
      <w:r w:rsidR="00656FC2">
        <w:t>1</w:t>
      </w:r>
      <w:r w:rsidRPr="004C449A">
        <w:t xml:space="preserve">. Predicted </w:t>
      </w:r>
      <w:r w:rsidR="00EC4377" w:rsidRPr="004C449A">
        <w:t xml:space="preserve">cod </w:t>
      </w:r>
      <w:r w:rsidR="00B73C93" w:rsidRPr="004C449A">
        <w:t xml:space="preserve">density in space and time with covariates </w:t>
      </w:r>
      <w:r w:rsidRPr="004C449A">
        <w:t>depth, oxygen</w:t>
      </w:r>
      <w:r w:rsidR="002C6260" w:rsidRPr="004C449A">
        <w:t>,</w:t>
      </w:r>
      <w:r w:rsidRPr="004C449A">
        <w:t xml:space="preserve"> and temperature.</w:t>
      </w:r>
    </w:p>
    <w:p w14:paraId="2DD547A5" w14:textId="6A2A48C0" w:rsidR="00FB2179" w:rsidRDefault="00FB2179" w:rsidP="001E5025">
      <w:pPr>
        <w:spacing w:line="360" w:lineRule="auto"/>
        <w:contextualSpacing/>
        <w:jc w:val="both"/>
      </w:pPr>
    </w:p>
    <w:p w14:paraId="7335D659" w14:textId="736D040C" w:rsidR="00FB2179" w:rsidRDefault="00FB2179" w:rsidP="001E5025">
      <w:pPr>
        <w:spacing w:line="360" w:lineRule="auto"/>
        <w:contextualSpacing/>
        <w:jc w:val="both"/>
      </w:pPr>
    </w:p>
    <w:p w14:paraId="384139F8" w14:textId="77777777" w:rsidR="00FB2179" w:rsidRPr="00487AAD" w:rsidRDefault="00FB2179" w:rsidP="001E5025">
      <w:pPr>
        <w:spacing w:line="360" w:lineRule="auto"/>
        <w:contextualSpacing/>
        <w:jc w:val="both"/>
      </w:pPr>
    </w:p>
    <w:p w14:paraId="5F7BC9F6" w14:textId="5D65DB11" w:rsidR="007511EC" w:rsidRDefault="007511EC" w:rsidP="001E5025">
      <w:pPr>
        <w:spacing w:line="360" w:lineRule="auto"/>
        <w:contextualSpacing/>
        <w:jc w:val="both"/>
      </w:pPr>
    </w:p>
    <w:p w14:paraId="27920580" w14:textId="1B53114A" w:rsidR="0054402F" w:rsidRDefault="0054402F" w:rsidP="001E5025">
      <w:pPr>
        <w:spacing w:line="360" w:lineRule="auto"/>
        <w:contextualSpacing/>
        <w:jc w:val="both"/>
      </w:pPr>
    </w:p>
    <w:p w14:paraId="5CCB0824" w14:textId="7404391F" w:rsidR="0054402F" w:rsidRDefault="0054402F" w:rsidP="001E5025">
      <w:pPr>
        <w:spacing w:line="360" w:lineRule="auto"/>
        <w:contextualSpacing/>
        <w:jc w:val="both"/>
      </w:pPr>
    </w:p>
    <w:p w14:paraId="100A5014" w14:textId="19B82147" w:rsidR="004C449A" w:rsidRDefault="004C449A" w:rsidP="001E5025">
      <w:pPr>
        <w:spacing w:line="360" w:lineRule="auto"/>
        <w:contextualSpacing/>
        <w:jc w:val="both"/>
      </w:pPr>
      <w:r>
        <w:rPr>
          <w:noProof/>
        </w:rPr>
        <w:lastRenderedPageBreak/>
        <w:drawing>
          <wp:inline distT="0" distB="0" distL="0" distR="0" wp14:anchorId="47E15851" wp14:editId="7451C1D4">
            <wp:extent cx="5731510" cy="5731510"/>
            <wp:effectExtent l="0" t="0" r="0" b="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894102" w14:textId="0FF87099" w:rsidR="000174E8" w:rsidRDefault="00781F90" w:rsidP="001E5025">
      <w:pPr>
        <w:spacing w:line="360" w:lineRule="auto"/>
        <w:contextualSpacing/>
        <w:jc w:val="both"/>
      </w:pPr>
      <w:r w:rsidRPr="004343A5">
        <w:t>Fig. S</w:t>
      </w:r>
      <w:r w:rsidR="00AF5C19">
        <w:t>2</w:t>
      </w:r>
      <w:r w:rsidR="001E1204">
        <w:t>2</w:t>
      </w:r>
      <w:r w:rsidRPr="004343A5">
        <w:t xml:space="preserve">. </w:t>
      </w:r>
      <w:r w:rsidR="006C70EF">
        <w:t>Conditional</w:t>
      </w:r>
      <w:r w:rsidR="004343A5" w:rsidRPr="00487AAD">
        <w:t xml:space="preserve"> effects from the </w:t>
      </w:r>
      <w:r w:rsidR="000531D3">
        <w:t xml:space="preserve">cod </w:t>
      </w:r>
      <w:r w:rsidR="00EC4377">
        <w:t>density</w:t>
      </w:r>
      <w:r w:rsidR="004343A5" w:rsidRPr="00487AAD">
        <w:t xml:space="preserve"> model</w:t>
      </w:r>
      <w:r w:rsidR="00A03CB4">
        <w:t>.</w:t>
      </w:r>
    </w:p>
    <w:p w14:paraId="3892FB76" w14:textId="65B7760A" w:rsidR="001633DA" w:rsidRDefault="001633DA" w:rsidP="001E5025">
      <w:pPr>
        <w:spacing w:line="360" w:lineRule="auto"/>
        <w:contextualSpacing/>
        <w:jc w:val="both"/>
      </w:pPr>
    </w:p>
    <w:p w14:paraId="4A383898" w14:textId="69E00CB0" w:rsidR="0054402F" w:rsidRDefault="0054402F" w:rsidP="001E5025">
      <w:pPr>
        <w:spacing w:line="360" w:lineRule="auto"/>
        <w:contextualSpacing/>
        <w:jc w:val="both"/>
      </w:pPr>
    </w:p>
    <w:p w14:paraId="5353A43D" w14:textId="4AD08C01" w:rsidR="0054402F" w:rsidRDefault="0054402F" w:rsidP="001E5025">
      <w:pPr>
        <w:spacing w:line="360" w:lineRule="auto"/>
        <w:contextualSpacing/>
        <w:jc w:val="both"/>
      </w:pPr>
    </w:p>
    <w:p w14:paraId="3D97E605" w14:textId="076017A0" w:rsidR="0054402F" w:rsidRDefault="0054402F" w:rsidP="001E5025">
      <w:pPr>
        <w:spacing w:line="360" w:lineRule="auto"/>
        <w:contextualSpacing/>
        <w:jc w:val="both"/>
      </w:pPr>
    </w:p>
    <w:p w14:paraId="0C770562" w14:textId="4D16332D" w:rsidR="0054402F" w:rsidRDefault="0054402F" w:rsidP="001E5025">
      <w:pPr>
        <w:spacing w:line="360" w:lineRule="auto"/>
        <w:contextualSpacing/>
        <w:jc w:val="both"/>
      </w:pPr>
    </w:p>
    <w:p w14:paraId="67B6367D" w14:textId="54553DE3" w:rsidR="0054402F" w:rsidRDefault="0054402F" w:rsidP="001E5025">
      <w:pPr>
        <w:spacing w:line="360" w:lineRule="auto"/>
        <w:contextualSpacing/>
        <w:jc w:val="both"/>
      </w:pPr>
    </w:p>
    <w:p w14:paraId="65341D8E" w14:textId="1B5EC69A" w:rsidR="0054402F" w:rsidRDefault="0054402F" w:rsidP="001E5025">
      <w:pPr>
        <w:spacing w:line="360" w:lineRule="auto"/>
        <w:contextualSpacing/>
        <w:jc w:val="both"/>
      </w:pPr>
    </w:p>
    <w:p w14:paraId="094C397C" w14:textId="14CA5D75" w:rsidR="00B37D4F" w:rsidRDefault="00B37D4F" w:rsidP="001E5025">
      <w:pPr>
        <w:spacing w:line="360" w:lineRule="auto"/>
        <w:contextualSpacing/>
        <w:jc w:val="both"/>
      </w:pPr>
    </w:p>
    <w:p w14:paraId="32700A14" w14:textId="34A03882" w:rsidR="004C210A" w:rsidRDefault="004C210A" w:rsidP="001E5025">
      <w:pPr>
        <w:spacing w:line="360" w:lineRule="auto"/>
        <w:contextualSpacing/>
        <w:jc w:val="both"/>
      </w:pPr>
    </w:p>
    <w:p w14:paraId="01A4A8D6" w14:textId="24EDCE28" w:rsidR="004C210A" w:rsidRDefault="004C210A" w:rsidP="001E5025">
      <w:pPr>
        <w:spacing w:line="360" w:lineRule="auto"/>
        <w:contextualSpacing/>
        <w:jc w:val="both"/>
      </w:pPr>
    </w:p>
    <w:p w14:paraId="2AC0CA09" w14:textId="018DAFB4" w:rsidR="004C449A" w:rsidRDefault="00D00E56" w:rsidP="001E5025">
      <w:pPr>
        <w:spacing w:line="360" w:lineRule="auto"/>
        <w:contextualSpacing/>
        <w:jc w:val="both"/>
      </w:pPr>
      <w:r>
        <w:rPr>
          <w:noProof/>
        </w:rPr>
        <w:lastRenderedPageBreak/>
        <w:drawing>
          <wp:inline distT="0" distB="0" distL="0" distR="0" wp14:anchorId="339A505A" wp14:editId="6C6A9EAF">
            <wp:extent cx="5731242" cy="4412512"/>
            <wp:effectExtent l="0" t="0" r="0" b="0"/>
            <wp:docPr id="68" name="Picture 6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catter chart&#10;&#10;Description automatically generated"/>
                    <pic:cNvPicPr/>
                  </pic:nvPicPr>
                  <pic:blipFill rotWithShape="1">
                    <a:blip r:embed="rId28" cstate="print">
                      <a:extLst>
                        <a:ext uri="{28A0092B-C50C-407E-A947-70E740481C1C}">
                          <a14:useLocalDpi xmlns:a14="http://schemas.microsoft.com/office/drawing/2010/main" val="0"/>
                        </a:ext>
                      </a:extLst>
                    </a:blip>
                    <a:srcRect t="11873" b="11137"/>
                    <a:stretch/>
                  </pic:blipFill>
                  <pic:spPr bwMode="auto">
                    <a:xfrm>
                      <a:off x="0" y="0"/>
                      <a:ext cx="5731510" cy="4412718"/>
                    </a:xfrm>
                    <a:prstGeom prst="rect">
                      <a:avLst/>
                    </a:prstGeom>
                    <a:ln>
                      <a:noFill/>
                    </a:ln>
                    <a:extLst>
                      <a:ext uri="{53640926-AAD7-44D8-BBD7-CCE9431645EC}">
                        <a14:shadowObscured xmlns:a14="http://schemas.microsoft.com/office/drawing/2010/main"/>
                      </a:ext>
                    </a:extLst>
                  </pic:spPr>
                </pic:pic>
              </a:graphicData>
            </a:graphic>
          </wp:inline>
        </w:drawing>
      </w:r>
    </w:p>
    <w:p w14:paraId="04D3B982" w14:textId="18518B6A" w:rsidR="00141641" w:rsidRDefault="00141641" w:rsidP="001E5025">
      <w:pPr>
        <w:spacing w:line="360" w:lineRule="auto"/>
        <w:contextualSpacing/>
        <w:jc w:val="both"/>
      </w:pPr>
      <w:r w:rsidRPr="00D60A73">
        <w:t>Fig. S</w:t>
      </w:r>
      <w:r w:rsidR="00AF5C19">
        <w:t>2</w:t>
      </w:r>
      <w:r w:rsidR="00BE0FBF">
        <w:t>3</w:t>
      </w:r>
      <w:r w:rsidRPr="00D60A73">
        <w:t xml:space="preserve">. </w:t>
      </w:r>
      <w:r w:rsidR="004C449A">
        <w:t>Biomass</w:t>
      </w:r>
      <w:r w:rsidR="00D60A73">
        <w:t>-weighted</w:t>
      </w:r>
      <w:r w:rsidR="00E54597">
        <w:t xml:space="preserve"> </w:t>
      </w:r>
      <w:r w:rsidR="00EB2CD0">
        <w:t xml:space="preserve">(purple) and unweighted (green) </w:t>
      </w:r>
      <w:r w:rsidR="00E54597">
        <w:t>sea bottom</w:t>
      </w:r>
      <w:r w:rsidR="00D60A73">
        <w:t xml:space="preserve"> oxygen by sub-division</w:t>
      </w:r>
      <w:r w:rsidR="00FB576C">
        <w:t>. Lines depict GAM fits (</w:t>
      </w:r>
      <m:oMath>
        <m:r>
          <w:rPr>
            <w:rFonts w:ascii="Cambria Math" w:hAnsi="Cambria Math"/>
          </w:rPr>
          <m:t>k</m:t>
        </m:r>
      </m:oMath>
      <w:r w:rsidR="00FB576C">
        <w:t>=4) fits</w:t>
      </w:r>
      <w:r w:rsidR="00017EB4">
        <w:t xml:space="preserve"> and the shaded area depicts the 95% confidence intervals.</w:t>
      </w:r>
    </w:p>
    <w:p w14:paraId="6712E9E1" w14:textId="3383C137" w:rsidR="007D61E5" w:rsidRDefault="007D61E5" w:rsidP="001E5025">
      <w:pPr>
        <w:spacing w:line="360" w:lineRule="auto"/>
        <w:contextualSpacing/>
        <w:jc w:val="both"/>
        <w:rPr>
          <w:noProof/>
        </w:rPr>
      </w:pPr>
    </w:p>
    <w:p w14:paraId="60981B1E" w14:textId="1840DE28" w:rsidR="0054402F" w:rsidRDefault="0054402F" w:rsidP="001E5025">
      <w:pPr>
        <w:spacing w:line="360" w:lineRule="auto"/>
        <w:contextualSpacing/>
        <w:jc w:val="both"/>
        <w:rPr>
          <w:noProof/>
        </w:rPr>
      </w:pPr>
    </w:p>
    <w:p w14:paraId="0B975C95" w14:textId="48C76E82" w:rsidR="0054402F" w:rsidRDefault="0054402F" w:rsidP="001E5025">
      <w:pPr>
        <w:spacing w:line="360" w:lineRule="auto"/>
        <w:contextualSpacing/>
        <w:jc w:val="both"/>
        <w:rPr>
          <w:noProof/>
        </w:rPr>
      </w:pPr>
    </w:p>
    <w:p w14:paraId="25E75BC7" w14:textId="37B8A002" w:rsidR="0054402F" w:rsidRDefault="0054402F" w:rsidP="001E5025">
      <w:pPr>
        <w:spacing w:line="360" w:lineRule="auto"/>
        <w:contextualSpacing/>
        <w:jc w:val="both"/>
        <w:rPr>
          <w:noProof/>
        </w:rPr>
      </w:pPr>
    </w:p>
    <w:p w14:paraId="40DF47D7" w14:textId="50D3D826" w:rsidR="0054402F" w:rsidRDefault="0054402F" w:rsidP="001E5025">
      <w:pPr>
        <w:spacing w:line="360" w:lineRule="auto"/>
        <w:contextualSpacing/>
        <w:jc w:val="both"/>
        <w:rPr>
          <w:noProof/>
        </w:rPr>
      </w:pPr>
    </w:p>
    <w:p w14:paraId="6A1809DC" w14:textId="373F37E1" w:rsidR="0054402F" w:rsidRDefault="0054402F" w:rsidP="001E5025">
      <w:pPr>
        <w:spacing w:line="360" w:lineRule="auto"/>
        <w:contextualSpacing/>
        <w:jc w:val="both"/>
        <w:rPr>
          <w:noProof/>
        </w:rPr>
      </w:pPr>
    </w:p>
    <w:p w14:paraId="0F4F8F5A" w14:textId="7A3B36A6" w:rsidR="0054402F" w:rsidRDefault="0054402F" w:rsidP="001E5025">
      <w:pPr>
        <w:spacing w:line="360" w:lineRule="auto"/>
        <w:contextualSpacing/>
        <w:jc w:val="both"/>
        <w:rPr>
          <w:noProof/>
        </w:rPr>
      </w:pPr>
    </w:p>
    <w:p w14:paraId="4CAC7F08" w14:textId="10923225" w:rsidR="0054402F" w:rsidRDefault="0054402F" w:rsidP="001E5025">
      <w:pPr>
        <w:spacing w:line="360" w:lineRule="auto"/>
        <w:contextualSpacing/>
        <w:jc w:val="both"/>
        <w:rPr>
          <w:noProof/>
        </w:rPr>
      </w:pPr>
    </w:p>
    <w:p w14:paraId="539A7FEB" w14:textId="692A4956" w:rsidR="0054402F" w:rsidRDefault="0054402F" w:rsidP="001E5025">
      <w:pPr>
        <w:spacing w:line="360" w:lineRule="auto"/>
        <w:contextualSpacing/>
        <w:jc w:val="both"/>
        <w:rPr>
          <w:noProof/>
        </w:rPr>
      </w:pPr>
    </w:p>
    <w:p w14:paraId="164C68D2" w14:textId="0C5E0E71" w:rsidR="0054402F" w:rsidRDefault="0054402F" w:rsidP="001E5025">
      <w:pPr>
        <w:spacing w:line="360" w:lineRule="auto"/>
        <w:contextualSpacing/>
        <w:jc w:val="both"/>
        <w:rPr>
          <w:noProof/>
        </w:rPr>
      </w:pPr>
    </w:p>
    <w:p w14:paraId="0F5CC9D7" w14:textId="75B7E6D6" w:rsidR="0054402F" w:rsidRDefault="0054402F" w:rsidP="001E5025">
      <w:pPr>
        <w:spacing w:line="360" w:lineRule="auto"/>
        <w:contextualSpacing/>
        <w:jc w:val="both"/>
        <w:rPr>
          <w:noProof/>
        </w:rPr>
      </w:pPr>
    </w:p>
    <w:p w14:paraId="2B1FA69D" w14:textId="0DBC664B" w:rsidR="0054402F" w:rsidRDefault="0054402F" w:rsidP="001E5025">
      <w:pPr>
        <w:spacing w:line="360" w:lineRule="auto"/>
        <w:contextualSpacing/>
        <w:jc w:val="both"/>
      </w:pPr>
    </w:p>
    <w:p w14:paraId="0FAD0073" w14:textId="35E4F1E1" w:rsidR="00F36E6A" w:rsidRDefault="00F36E6A" w:rsidP="001E5025">
      <w:pPr>
        <w:spacing w:line="360" w:lineRule="auto"/>
        <w:contextualSpacing/>
        <w:jc w:val="both"/>
      </w:pPr>
    </w:p>
    <w:p w14:paraId="75A91AD8" w14:textId="0186107D" w:rsidR="00122B5C" w:rsidRDefault="00D00E56" w:rsidP="001E5025">
      <w:pPr>
        <w:spacing w:line="360" w:lineRule="auto"/>
        <w:contextualSpacing/>
        <w:jc w:val="both"/>
      </w:pPr>
      <w:r>
        <w:rPr>
          <w:noProof/>
        </w:rPr>
        <w:lastRenderedPageBreak/>
        <w:drawing>
          <wp:inline distT="0" distB="0" distL="0" distR="0" wp14:anchorId="0F3342A3" wp14:editId="01A6D6E0">
            <wp:extent cx="5730871" cy="4359349"/>
            <wp:effectExtent l="0" t="0" r="0" b="0"/>
            <wp:docPr id="69" name="Picture 6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chart&#10;&#10;Description automatically generated"/>
                    <pic:cNvPicPr/>
                  </pic:nvPicPr>
                  <pic:blipFill rotWithShape="1">
                    <a:blip r:embed="rId29" cstate="print">
                      <a:extLst>
                        <a:ext uri="{28A0092B-C50C-407E-A947-70E740481C1C}">
                          <a14:useLocalDpi xmlns:a14="http://schemas.microsoft.com/office/drawing/2010/main" val="0"/>
                        </a:ext>
                      </a:extLst>
                    </a:blip>
                    <a:srcRect t="12244" b="11689"/>
                    <a:stretch/>
                  </pic:blipFill>
                  <pic:spPr bwMode="auto">
                    <a:xfrm>
                      <a:off x="0" y="0"/>
                      <a:ext cx="5731510" cy="4359835"/>
                    </a:xfrm>
                    <a:prstGeom prst="rect">
                      <a:avLst/>
                    </a:prstGeom>
                    <a:ln>
                      <a:noFill/>
                    </a:ln>
                    <a:extLst>
                      <a:ext uri="{53640926-AAD7-44D8-BBD7-CCE9431645EC}">
                        <a14:shadowObscured xmlns:a14="http://schemas.microsoft.com/office/drawing/2010/main"/>
                      </a:ext>
                    </a:extLst>
                  </pic:spPr>
                </pic:pic>
              </a:graphicData>
            </a:graphic>
          </wp:inline>
        </w:drawing>
      </w:r>
    </w:p>
    <w:p w14:paraId="7984C7FD" w14:textId="1F2C8ADA" w:rsidR="0026405E" w:rsidRDefault="0026405E" w:rsidP="0026405E">
      <w:pPr>
        <w:spacing w:line="360" w:lineRule="auto"/>
        <w:contextualSpacing/>
        <w:jc w:val="both"/>
      </w:pPr>
      <w:r w:rsidRPr="00D60A73">
        <w:t>Fig. S</w:t>
      </w:r>
      <w:r w:rsidR="00AF5C19">
        <w:t>2</w:t>
      </w:r>
      <w:r w:rsidR="00E7773B">
        <w:t>4</w:t>
      </w:r>
      <w:r w:rsidRPr="00D60A73">
        <w:t xml:space="preserve">. </w:t>
      </w:r>
      <w:r>
        <w:t>Biomass-weighted (purple) and unweighted (green) depth by sub-division. Lines depict GAM fits (</w:t>
      </w:r>
      <m:oMath>
        <m:r>
          <w:rPr>
            <w:rFonts w:ascii="Cambria Math" w:hAnsi="Cambria Math"/>
          </w:rPr>
          <m:t>k</m:t>
        </m:r>
      </m:oMath>
      <w:r>
        <w:t>=4) fits and the shaded area depicts the 95% confidence intervals.</w:t>
      </w:r>
    </w:p>
    <w:p w14:paraId="045C10FE" w14:textId="5B048E47" w:rsidR="007D61E5" w:rsidRDefault="007D61E5" w:rsidP="001E5025">
      <w:pPr>
        <w:spacing w:line="360" w:lineRule="auto"/>
        <w:contextualSpacing/>
        <w:jc w:val="both"/>
      </w:pPr>
    </w:p>
    <w:p w14:paraId="58D327DD" w14:textId="77777777" w:rsidR="007D61E5" w:rsidRDefault="007D61E5" w:rsidP="001E5025">
      <w:pPr>
        <w:spacing w:line="360" w:lineRule="auto"/>
        <w:contextualSpacing/>
        <w:jc w:val="both"/>
      </w:pPr>
    </w:p>
    <w:p w14:paraId="3652364B" w14:textId="5DE0FC16" w:rsidR="00301A67" w:rsidRDefault="00301A67" w:rsidP="001E5025">
      <w:pPr>
        <w:spacing w:line="360" w:lineRule="auto"/>
        <w:contextualSpacing/>
        <w:jc w:val="both"/>
      </w:pPr>
    </w:p>
    <w:p w14:paraId="1B33B9B4" w14:textId="5B9F4CCD" w:rsidR="00FD0203" w:rsidRDefault="00FD0203" w:rsidP="001E5025">
      <w:pPr>
        <w:spacing w:line="360" w:lineRule="auto"/>
        <w:contextualSpacing/>
        <w:jc w:val="both"/>
        <w:rPr>
          <w:noProof/>
        </w:rPr>
      </w:pPr>
    </w:p>
    <w:p w14:paraId="09522A92" w14:textId="7FFEF905" w:rsidR="00467D1B" w:rsidRDefault="00467D1B" w:rsidP="001E5025">
      <w:pPr>
        <w:spacing w:line="360" w:lineRule="auto"/>
        <w:contextualSpacing/>
        <w:jc w:val="both"/>
        <w:rPr>
          <w:noProof/>
        </w:rPr>
      </w:pPr>
    </w:p>
    <w:p w14:paraId="73A43D8F" w14:textId="7EDA83D1" w:rsidR="00467D1B" w:rsidRDefault="00467D1B" w:rsidP="001E5025">
      <w:pPr>
        <w:spacing w:line="360" w:lineRule="auto"/>
        <w:contextualSpacing/>
        <w:jc w:val="both"/>
        <w:rPr>
          <w:noProof/>
        </w:rPr>
      </w:pPr>
    </w:p>
    <w:p w14:paraId="1FFFE648" w14:textId="37322DA6" w:rsidR="00467D1B" w:rsidRDefault="00467D1B" w:rsidP="001E5025">
      <w:pPr>
        <w:spacing w:line="360" w:lineRule="auto"/>
        <w:contextualSpacing/>
        <w:jc w:val="both"/>
        <w:rPr>
          <w:noProof/>
        </w:rPr>
      </w:pPr>
    </w:p>
    <w:p w14:paraId="1B0E1CD0" w14:textId="0774136F" w:rsidR="00467D1B" w:rsidRDefault="00467D1B" w:rsidP="001E5025">
      <w:pPr>
        <w:spacing w:line="360" w:lineRule="auto"/>
        <w:contextualSpacing/>
        <w:jc w:val="both"/>
        <w:rPr>
          <w:noProof/>
        </w:rPr>
      </w:pPr>
    </w:p>
    <w:p w14:paraId="0B1A41D3" w14:textId="095BED7C" w:rsidR="00467D1B" w:rsidRDefault="00467D1B" w:rsidP="001E5025">
      <w:pPr>
        <w:spacing w:line="360" w:lineRule="auto"/>
        <w:contextualSpacing/>
        <w:jc w:val="both"/>
        <w:rPr>
          <w:noProof/>
        </w:rPr>
      </w:pPr>
    </w:p>
    <w:p w14:paraId="26B25982" w14:textId="23209131" w:rsidR="00467D1B" w:rsidRDefault="00467D1B" w:rsidP="001E5025">
      <w:pPr>
        <w:spacing w:line="360" w:lineRule="auto"/>
        <w:contextualSpacing/>
        <w:jc w:val="both"/>
        <w:rPr>
          <w:noProof/>
        </w:rPr>
      </w:pPr>
    </w:p>
    <w:p w14:paraId="336ECAC9" w14:textId="3C664D86" w:rsidR="00467D1B" w:rsidRDefault="00467D1B" w:rsidP="001E5025">
      <w:pPr>
        <w:spacing w:line="360" w:lineRule="auto"/>
        <w:contextualSpacing/>
        <w:jc w:val="both"/>
        <w:rPr>
          <w:noProof/>
        </w:rPr>
      </w:pPr>
    </w:p>
    <w:p w14:paraId="3BB8D29D" w14:textId="59737E6F" w:rsidR="00467D1B" w:rsidRDefault="00467D1B" w:rsidP="001E5025">
      <w:pPr>
        <w:spacing w:line="360" w:lineRule="auto"/>
        <w:contextualSpacing/>
        <w:jc w:val="both"/>
      </w:pPr>
    </w:p>
    <w:p w14:paraId="3EC63E1E" w14:textId="42426B79" w:rsidR="00CF1706" w:rsidRDefault="00CF1706" w:rsidP="001E5025">
      <w:pPr>
        <w:spacing w:line="360" w:lineRule="auto"/>
        <w:contextualSpacing/>
        <w:jc w:val="both"/>
      </w:pPr>
    </w:p>
    <w:p w14:paraId="0921CB37" w14:textId="707DB0AE" w:rsidR="00CF1706" w:rsidRDefault="00CF1706" w:rsidP="001E5025">
      <w:pPr>
        <w:spacing w:line="360" w:lineRule="auto"/>
        <w:contextualSpacing/>
        <w:jc w:val="both"/>
      </w:pPr>
    </w:p>
    <w:p w14:paraId="20EFE9CA" w14:textId="28206B81" w:rsidR="00CF1706" w:rsidRDefault="00CF1706" w:rsidP="001E5025">
      <w:pPr>
        <w:spacing w:line="360" w:lineRule="auto"/>
        <w:contextualSpacing/>
        <w:jc w:val="both"/>
      </w:pPr>
    </w:p>
    <w:p w14:paraId="21671EC4" w14:textId="695B5646" w:rsidR="00CF1706" w:rsidRDefault="00660F1C" w:rsidP="001E5025">
      <w:pPr>
        <w:spacing w:line="360" w:lineRule="auto"/>
        <w:contextualSpacing/>
        <w:jc w:val="both"/>
      </w:pPr>
      <w:r>
        <w:rPr>
          <w:noProof/>
        </w:rPr>
        <w:lastRenderedPageBreak/>
        <w:drawing>
          <wp:inline distT="0" distB="0" distL="0" distR="0" wp14:anchorId="7009BA48" wp14:editId="241CD21E">
            <wp:extent cx="5731510" cy="5731510"/>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E78160" w14:textId="049C315E" w:rsidR="00301A67" w:rsidRDefault="00301A67" w:rsidP="001E5025">
      <w:pPr>
        <w:spacing w:line="360" w:lineRule="auto"/>
        <w:contextualSpacing/>
        <w:jc w:val="both"/>
      </w:pPr>
      <w:r w:rsidRPr="00D60A73">
        <w:t>Fig. S</w:t>
      </w:r>
      <w:r w:rsidR="00FE63C9">
        <w:t>2</w:t>
      </w:r>
      <w:r w:rsidR="004D71CC">
        <w:t>5</w:t>
      </w:r>
      <w:r w:rsidRPr="00D60A73">
        <w:t xml:space="preserve">. </w:t>
      </w:r>
      <w:r w:rsidR="00F4430B">
        <w:t xml:space="preserve">Biomass of sprat over time </w:t>
      </w:r>
      <w:r w:rsidR="00B07BE1">
        <w:t>b</w:t>
      </w:r>
      <w:r w:rsidR="00F4430B">
        <w:t>y sub</w:t>
      </w:r>
      <w:r w:rsidR="001102D1">
        <w:t>-</w:t>
      </w:r>
      <w:r w:rsidR="00F4430B">
        <w:t>division</w:t>
      </w:r>
      <w:r w:rsidR="00E653F7">
        <w:t>. Lines depict GAM fits (</w:t>
      </w:r>
      <m:oMath>
        <m:r>
          <w:rPr>
            <w:rFonts w:ascii="Cambria Math" w:hAnsi="Cambria Math"/>
          </w:rPr>
          <m:t>k</m:t>
        </m:r>
      </m:oMath>
      <w:r w:rsidR="00E653F7">
        <w:t>=4) fits</w:t>
      </w:r>
      <w:r w:rsidR="00F70BAB">
        <w:t>.</w:t>
      </w:r>
    </w:p>
    <w:p w14:paraId="25212725" w14:textId="2F15ACEA" w:rsidR="00301A67" w:rsidRDefault="00301A67" w:rsidP="001E5025">
      <w:pPr>
        <w:spacing w:line="360" w:lineRule="auto"/>
        <w:contextualSpacing/>
        <w:jc w:val="both"/>
      </w:pPr>
    </w:p>
    <w:p w14:paraId="6D974F2B" w14:textId="24387130" w:rsidR="00B80872" w:rsidRDefault="00B80872" w:rsidP="001E5025">
      <w:pPr>
        <w:spacing w:line="360" w:lineRule="auto"/>
        <w:contextualSpacing/>
        <w:jc w:val="both"/>
        <w:rPr>
          <w:noProof/>
        </w:rPr>
      </w:pPr>
    </w:p>
    <w:p w14:paraId="245B1236" w14:textId="024BCC91" w:rsidR="006C212E" w:rsidRDefault="006C212E" w:rsidP="001E5025">
      <w:pPr>
        <w:spacing w:line="360" w:lineRule="auto"/>
        <w:contextualSpacing/>
        <w:jc w:val="both"/>
        <w:rPr>
          <w:noProof/>
        </w:rPr>
      </w:pPr>
    </w:p>
    <w:p w14:paraId="30F38CC6" w14:textId="0A6C6752" w:rsidR="006C212E" w:rsidRDefault="006C212E" w:rsidP="001E5025">
      <w:pPr>
        <w:spacing w:line="360" w:lineRule="auto"/>
        <w:contextualSpacing/>
        <w:jc w:val="both"/>
        <w:rPr>
          <w:noProof/>
        </w:rPr>
      </w:pPr>
    </w:p>
    <w:p w14:paraId="7BC461AB" w14:textId="37E3D5C2" w:rsidR="006C212E" w:rsidRDefault="006C212E" w:rsidP="001E5025">
      <w:pPr>
        <w:spacing w:line="360" w:lineRule="auto"/>
        <w:contextualSpacing/>
        <w:jc w:val="both"/>
        <w:rPr>
          <w:noProof/>
        </w:rPr>
      </w:pPr>
    </w:p>
    <w:p w14:paraId="3A8C3809" w14:textId="304E92D4" w:rsidR="006C212E" w:rsidRDefault="006C212E" w:rsidP="001E5025">
      <w:pPr>
        <w:spacing w:line="360" w:lineRule="auto"/>
        <w:contextualSpacing/>
        <w:jc w:val="both"/>
        <w:rPr>
          <w:noProof/>
        </w:rPr>
      </w:pPr>
    </w:p>
    <w:p w14:paraId="51639586" w14:textId="746C0C98" w:rsidR="006C212E" w:rsidRDefault="006C212E" w:rsidP="001E5025">
      <w:pPr>
        <w:spacing w:line="360" w:lineRule="auto"/>
        <w:contextualSpacing/>
        <w:jc w:val="both"/>
        <w:rPr>
          <w:noProof/>
        </w:rPr>
      </w:pPr>
    </w:p>
    <w:p w14:paraId="702C1808" w14:textId="351C120A" w:rsidR="006C212E" w:rsidRDefault="006C212E" w:rsidP="001E5025">
      <w:pPr>
        <w:spacing w:line="360" w:lineRule="auto"/>
        <w:contextualSpacing/>
        <w:jc w:val="both"/>
      </w:pPr>
    </w:p>
    <w:p w14:paraId="10ECC6ED" w14:textId="4F14EDAA" w:rsidR="00F12557" w:rsidRDefault="00F12557" w:rsidP="001E5025">
      <w:pPr>
        <w:spacing w:line="360" w:lineRule="auto"/>
        <w:contextualSpacing/>
        <w:jc w:val="both"/>
      </w:pPr>
    </w:p>
    <w:p w14:paraId="70EE7849" w14:textId="6860EB5C" w:rsidR="00660F1C" w:rsidRDefault="00660F1C" w:rsidP="001E5025">
      <w:pPr>
        <w:spacing w:line="360" w:lineRule="auto"/>
        <w:contextualSpacing/>
        <w:jc w:val="both"/>
      </w:pPr>
    </w:p>
    <w:p w14:paraId="69321D15" w14:textId="127DFA45" w:rsidR="00660F1C" w:rsidRDefault="00BB0323" w:rsidP="001E5025">
      <w:pPr>
        <w:spacing w:line="360" w:lineRule="auto"/>
        <w:contextualSpacing/>
        <w:jc w:val="both"/>
      </w:pPr>
      <w:r>
        <w:rPr>
          <w:noProof/>
        </w:rPr>
        <w:lastRenderedPageBreak/>
        <w:drawing>
          <wp:inline distT="0" distB="0" distL="0" distR="0" wp14:anchorId="05F6DCC3" wp14:editId="27763441">
            <wp:extent cx="5731421" cy="6322979"/>
            <wp:effectExtent l="0" t="0" r="0" b="190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rotWithShape="1">
                    <a:blip r:embed="rId31" cstate="print">
                      <a:extLst>
                        <a:ext uri="{28A0092B-C50C-407E-A947-70E740481C1C}">
                          <a14:useLocalDpi xmlns:a14="http://schemas.microsoft.com/office/drawing/2010/main" val="0"/>
                        </a:ext>
                      </a:extLst>
                    </a:blip>
                    <a:srcRect t="7657" b="7978"/>
                    <a:stretch/>
                  </pic:blipFill>
                  <pic:spPr bwMode="auto">
                    <a:xfrm>
                      <a:off x="0" y="0"/>
                      <a:ext cx="5731510" cy="6323078"/>
                    </a:xfrm>
                    <a:prstGeom prst="rect">
                      <a:avLst/>
                    </a:prstGeom>
                    <a:ln>
                      <a:noFill/>
                    </a:ln>
                    <a:extLst>
                      <a:ext uri="{53640926-AAD7-44D8-BBD7-CCE9431645EC}">
                        <a14:shadowObscured xmlns:a14="http://schemas.microsoft.com/office/drawing/2010/main"/>
                      </a:ext>
                    </a:extLst>
                  </pic:spPr>
                </pic:pic>
              </a:graphicData>
            </a:graphic>
          </wp:inline>
        </w:drawing>
      </w:r>
    </w:p>
    <w:p w14:paraId="2C028F29" w14:textId="0127596A" w:rsidR="005C7180" w:rsidRDefault="005C7180" w:rsidP="001E5025">
      <w:pPr>
        <w:spacing w:line="360" w:lineRule="auto"/>
        <w:contextualSpacing/>
        <w:jc w:val="both"/>
      </w:pPr>
      <w:r w:rsidRPr="00050D08">
        <w:t>Fig. S2</w:t>
      </w:r>
      <w:r w:rsidR="00FD50D3" w:rsidRPr="00050D08">
        <w:t>6</w:t>
      </w:r>
      <w:r w:rsidRPr="00050D08">
        <w:t xml:space="preserve">. </w:t>
      </w:r>
      <w:r w:rsidR="009D0CB3" w:rsidRPr="00050D08">
        <w:t xml:space="preserve">Rectangle-level </w:t>
      </w:r>
      <w:r w:rsidR="00265070" w:rsidRPr="00050D08">
        <w:t xml:space="preserve">log biomass </w:t>
      </w:r>
      <w:r w:rsidR="00D92EBA" w:rsidRPr="00050D08">
        <w:t xml:space="preserve">of sprat </w:t>
      </w:r>
      <w:r w:rsidR="00710D0C" w:rsidRPr="00050D08">
        <w:t xml:space="preserve">indicating </w:t>
      </w:r>
      <w:r w:rsidR="009D0D22" w:rsidRPr="00050D08">
        <w:t>rectangles with missing values.</w:t>
      </w:r>
    </w:p>
    <w:p w14:paraId="18CF96A4" w14:textId="4BCD2A5B" w:rsidR="005C7180" w:rsidRDefault="005C7180" w:rsidP="001E5025">
      <w:pPr>
        <w:spacing w:line="360" w:lineRule="auto"/>
        <w:contextualSpacing/>
        <w:jc w:val="both"/>
      </w:pPr>
    </w:p>
    <w:p w14:paraId="18DEBADB" w14:textId="3372109F" w:rsidR="00744B95" w:rsidRDefault="00744B95" w:rsidP="001E5025">
      <w:pPr>
        <w:spacing w:line="360" w:lineRule="auto"/>
        <w:contextualSpacing/>
        <w:jc w:val="both"/>
      </w:pPr>
    </w:p>
    <w:p w14:paraId="70D16DA7" w14:textId="77777777" w:rsidR="00343540" w:rsidRDefault="00343540" w:rsidP="001E5025">
      <w:pPr>
        <w:spacing w:line="360" w:lineRule="auto"/>
        <w:contextualSpacing/>
        <w:mirrorIndents/>
        <w:jc w:val="both"/>
      </w:pPr>
    </w:p>
    <w:p w14:paraId="2076CF05" w14:textId="77777777" w:rsidR="00343540" w:rsidRDefault="00343540" w:rsidP="001E5025">
      <w:pPr>
        <w:spacing w:line="360" w:lineRule="auto"/>
        <w:contextualSpacing/>
        <w:mirrorIndents/>
        <w:jc w:val="both"/>
      </w:pPr>
    </w:p>
    <w:p w14:paraId="180504EC" w14:textId="77777777" w:rsidR="00343540" w:rsidRDefault="00343540" w:rsidP="001E5025">
      <w:pPr>
        <w:spacing w:line="360" w:lineRule="auto"/>
        <w:contextualSpacing/>
        <w:mirrorIndents/>
        <w:jc w:val="both"/>
      </w:pPr>
    </w:p>
    <w:p w14:paraId="2CAFBADD" w14:textId="77777777" w:rsidR="00343540" w:rsidRDefault="00343540" w:rsidP="001E5025">
      <w:pPr>
        <w:spacing w:line="360" w:lineRule="auto"/>
        <w:contextualSpacing/>
        <w:mirrorIndents/>
        <w:jc w:val="both"/>
      </w:pPr>
    </w:p>
    <w:p w14:paraId="653626ED" w14:textId="1478FD94" w:rsidR="00343540" w:rsidRDefault="00343540" w:rsidP="001E5025">
      <w:pPr>
        <w:spacing w:line="360" w:lineRule="auto"/>
        <w:contextualSpacing/>
        <w:mirrorIndents/>
        <w:jc w:val="both"/>
      </w:pPr>
    </w:p>
    <w:p w14:paraId="00A4CAC5" w14:textId="4795DBB2" w:rsidR="00775A93" w:rsidRDefault="00775A93" w:rsidP="001E5025">
      <w:pPr>
        <w:spacing w:line="360" w:lineRule="auto"/>
        <w:contextualSpacing/>
        <w:mirrorIndents/>
        <w:jc w:val="both"/>
      </w:pPr>
    </w:p>
    <w:p w14:paraId="6EF4DE97" w14:textId="261172A7" w:rsidR="00D00E56" w:rsidRDefault="00275AB5" w:rsidP="001E5025">
      <w:pPr>
        <w:spacing w:line="360" w:lineRule="auto"/>
        <w:contextualSpacing/>
        <w:mirrorIndents/>
        <w:jc w:val="center"/>
        <w:rPr>
          <w:noProof/>
        </w:rPr>
      </w:pPr>
      <w:r>
        <w:rPr>
          <w:noProof/>
        </w:rPr>
        <w:lastRenderedPageBreak/>
        <w:drawing>
          <wp:inline distT="0" distB="0" distL="0" distR="0" wp14:anchorId="06683B86" wp14:editId="79182211">
            <wp:extent cx="5731510" cy="5731510"/>
            <wp:effectExtent l="0" t="0" r="0" b="0"/>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B8EC98" w14:textId="5DF6298C" w:rsidR="00CD6B1D" w:rsidRDefault="00CD6B1D" w:rsidP="001E5025">
      <w:pPr>
        <w:spacing w:line="360" w:lineRule="auto"/>
        <w:contextualSpacing/>
        <w:mirrorIndents/>
        <w:jc w:val="both"/>
      </w:pPr>
      <w:r w:rsidRPr="00275AB5">
        <w:t>Fig. S2</w:t>
      </w:r>
      <w:r w:rsidR="00920883" w:rsidRPr="00275AB5">
        <w:t>7</w:t>
      </w:r>
      <w:r w:rsidR="00CE4CF0" w:rsidRPr="00275AB5">
        <w:t>. Comparison of oxygen concentrations between the “GEOMAR” model</w:t>
      </w:r>
      <w:r w:rsidR="0005394D" w:rsidRPr="00275AB5">
        <w:t xml:space="preserve"> used in Lehmann et al.,</w:t>
      </w:r>
      <w:r w:rsidR="00D319BC" w:rsidRPr="00275AB5">
        <w:t xml:space="preserve"> </w:t>
      </w:r>
      <w:r w:rsidR="00D319BC" w:rsidRPr="00275AB5">
        <w:fldChar w:fldCharType="begin"/>
      </w:r>
      <w:r w:rsidR="003F7D23" w:rsidRPr="00275AB5">
        <w:instrText xml:space="preserve"> ADDIN ZOTERO_ITEM CSL_CITATION {"citationID":"mAZPVznJ","properties":{"formattedCitation":"(Lehmann {\\i{}et al.}, 2002, 2014)","plainCitation":"(Lehmann et al., 2002, 201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chema":"https://github.com/citation-style-language/schema/raw/master/csl-citation.json"} </w:instrText>
      </w:r>
      <w:r w:rsidR="00D319BC" w:rsidRPr="00275AB5">
        <w:fldChar w:fldCharType="separate"/>
      </w:r>
      <w:r w:rsidR="003F7D23" w:rsidRPr="00275AB5">
        <w:rPr>
          <w:lang w:val="en-GB"/>
        </w:rPr>
        <w:t xml:space="preserve">(Lehmann </w:t>
      </w:r>
      <w:r w:rsidR="003F7D23" w:rsidRPr="00275AB5">
        <w:rPr>
          <w:i/>
          <w:iCs/>
          <w:lang w:val="en-GB"/>
        </w:rPr>
        <w:t>et al.</w:t>
      </w:r>
      <w:r w:rsidR="003F7D23" w:rsidRPr="00275AB5">
        <w:rPr>
          <w:lang w:val="en-GB"/>
        </w:rPr>
        <w:t>, 2002, 2014)</w:t>
      </w:r>
      <w:r w:rsidR="00D319BC" w:rsidRPr="00275AB5">
        <w:fldChar w:fldCharType="end"/>
      </w:r>
      <w:r w:rsidR="00D319BC" w:rsidRPr="00275AB5">
        <w:t xml:space="preserve"> (</w:t>
      </w:r>
      <w:r w:rsidR="00813957">
        <w:t>green</w:t>
      </w:r>
      <w:r w:rsidR="00D319BC" w:rsidRPr="00275AB5">
        <w:t xml:space="preserve"> lines) and the </w:t>
      </w:r>
      <w:r w:rsidR="00D319BC" w:rsidRPr="00275AB5">
        <w:fldChar w:fldCharType="begin"/>
      </w:r>
      <w:r w:rsidR="003F7D23" w:rsidRPr="00275AB5">
        <w:instrText xml:space="preserve"> ADDIN ZOTERO_ITEM CSL_CITATION {"citationID":"Z7ZJuPhV","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schema":"https://github.com/citation-style-language/schema/raw/master/csl-citation.json"} </w:instrText>
      </w:r>
      <w:r w:rsidR="00D319BC" w:rsidRPr="00275AB5">
        <w:fldChar w:fldCharType="separate"/>
      </w:r>
      <w:r w:rsidR="003F7D23" w:rsidRPr="00275AB5">
        <w:rPr>
          <w:lang w:val="en-GB"/>
        </w:rPr>
        <w:t xml:space="preserve">(Eilola </w:t>
      </w:r>
      <w:r w:rsidR="003F7D23" w:rsidRPr="00275AB5">
        <w:rPr>
          <w:i/>
          <w:iCs/>
          <w:lang w:val="en-GB"/>
        </w:rPr>
        <w:t>et al.</w:t>
      </w:r>
      <w:r w:rsidR="003F7D23" w:rsidRPr="00275AB5">
        <w:rPr>
          <w:lang w:val="en-GB"/>
        </w:rPr>
        <w:t xml:space="preserve">, 2009; Almroth-Rosell </w:t>
      </w:r>
      <w:r w:rsidR="003F7D23" w:rsidRPr="00275AB5">
        <w:rPr>
          <w:i/>
          <w:iCs/>
          <w:lang w:val="en-GB"/>
        </w:rPr>
        <w:t>et al.</w:t>
      </w:r>
      <w:r w:rsidR="003F7D23" w:rsidRPr="00275AB5">
        <w:rPr>
          <w:lang w:val="en-GB"/>
        </w:rPr>
        <w:t xml:space="preserve">, 2011; Hordoir </w:t>
      </w:r>
      <w:r w:rsidR="003F7D23" w:rsidRPr="00275AB5">
        <w:rPr>
          <w:i/>
          <w:iCs/>
          <w:lang w:val="en-GB"/>
        </w:rPr>
        <w:t>et al.</w:t>
      </w:r>
      <w:r w:rsidR="003F7D23" w:rsidRPr="00275AB5">
        <w:rPr>
          <w:lang w:val="en-GB"/>
        </w:rPr>
        <w:t>, 2019)</w:t>
      </w:r>
      <w:r w:rsidR="00D319BC" w:rsidRPr="00275AB5">
        <w:fldChar w:fldCharType="end"/>
      </w:r>
      <w:r w:rsidR="000964D4" w:rsidRPr="00275AB5">
        <w:t xml:space="preserve"> NEMO-NORDIC-SCOBI models</w:t>
      </w:r>
      <w:r w:rsidR="00C10DF5" w:rsidRPr="00275AB5">
        <w:t xml:space="preserve"> (</w:t>
      </w:r>
      <w:r w:rsidR="009D0028">
        <w:t xml:space="preserve">purple </w:t>
      </w:r>
      <w:r w:rsidR="00C10DF5" w:rsidRPr="00275AB5">
        <w:t>lines)</w:t>
      </w:r>
      <w:r w:rsidR="005702E5" w:rsidRPr="00275AB5">
        <w:t xml:space="preserve"> in ICES subdivision 25</w:t>
      </w:r>
      <w:r w:rsidR="000F09F2" w:rsidRPr="00275AB5">
        <w:t xml:space="preserve"> between 1993–2016.</w:t>
      </w:r>
      <w:r w:rsidR="005702E5" w:rsidRPr="00275AB5">
        <w:t xml:space="preserve"> Solid lines depict the median in the environment </w:t>
      </w:r>
      <w:r w:rsidR="00A73D1C" w:rsidRPr="00275AB5">
        <w:t>in the interquartile depth range (29-61 m)</w:t>
      </w:r>
      <w:r w:rsidR="00EE477B" w:rsidRPr="00275AB5">
        <w:t>, and dashed lines depict the median oxygen concentration weighted by the predicted biomass density of cod.</w:t>
      </w:r>
    </w:p>
    <w:p w14:paraId="524915E8" w14:textId="58DA5526" w:rsidR="00B25825" w:rsidRDefault="00B25825" w:rsidP="001E5025">
      <w:pPr>
        <w:spacing w:line="360" w:lineRule="auto"/>
        <w:contextualSpacing/>
        <w:mirrorIndents/>
        <w:jc w:val="both"/>
      </w:pPr>
    </w:p>
    <w:p w14:paraId="4B0173E9" w14:textId="11C89B12" w:rsidR="00B25825" w:rsidRDefault="00B25825" w:rsidP="001E5025">
      <w:pPr>
        <w:spacing w:line="360" w:lineRule="auto"/>
        <w:contextualSpacing/>
        <w:mirrorIndents/>
        <w:jc w:val="both"/>
      </w:pPr>
    </w:p>
    <w:p w14:paraId="08F23523" w14:textId="70A7A177" w:rsidR="00A179FF" w:rsidRDefault="00A179FF" w:rsidP="001E5025">
      <w:pPr>
        <w:spacing w:line="360" w:lineRule="auto"/>
        <w:contextualSpacing/>
        <w:jc w:val="both"/>
        <w:rPr>
          <w:b/>
          <w:sz w:val="28"/>
          <w:szCs w:val="28"/>
        </w:rPr>
      </w:pPr>
      <w:r>
        <w:rPr>
          <w:b/>
          <w:sz w:val="28"/>
          <w:szCs w:val="28"/>
        </w:rPr>
        <w:br w:type="page"/>
      </w:r>
    </w:p>
    <w:p w14:paraId="07E1217A" w14:textId="752AE077" w:rsidR="0098399E" w:rsidRPr="00C038C3" w:rsidRDefault="0098399E" w:rsidP="001E5025">
      <w:pPr>
        <w:pStyle w:val="Heading1"/>
        <w:keepNext w:val="0"/>
        <w:keepLines w:val="0"/>
        <w:spacing w:before="0" w:after="0" w:line="360" w:lineRule="auto"/>
        <w:contextualSpacing/>
        <w:mirrorIndents/>
        <w:jc w:val="both"/>
        <w:rPr>
          <w:b/>
          <w:sz w:val="28"/>
          <w:szCs w:val="28"/>
        </w:rPr>
      </w:pPr>
      <w:r w:rsidRPr="00C038C3">
        <w:rPr>
          <w:b/>
          <w:sz w:val="28"/>
          <w:szCs w:val="28"/>
        </w:rPr>
        <w:lastRenderedPageBreak/>
        <w:t>Literature cited</w:t>
      </w:r>
    </w:p>
    <w:p w14:paraId="05C5BA8C" w14:textId="77777777" w:rsidR="003F7D23" w:rsidRPr="003F7D23" w:rsidRDefault="005057E8" w:rsidP="001E5025">
      <w:pPr>
        <w:pStyle w:val="Bibliography"/>
        <w:spacing w:line="360" w:lineRule="auto"/>
        <w:contextualSpacing/>
        <w:rPr>
          <w:lang w:val="en-GB"/>
        </w:rPr>
      </w:pPr>
      <w:r>
        <w:fldChar w:fldCharType="begin"/>
      </w:r>
      <w:r w:rsidR="003F7D23">
        <w:instrText xml:space="preserve"> ADDIN ZOTERO_BIBL {"uncited":[],"omitted":[],"custom":[]} CSL_BIBLIOGRAPHY </w:instrText>
      </w:r>
      <w:r>
        <w:fldChar w:fldCharType="separate"/>
      </w:r>
      <w:r w:rsidR="003F7D23" w:rsidRPr="003F7D23">
        <w:rPr>
          <w:lang w:val="en-GB"/>
        </w:rPr>
        <w:t>Almroth-Rosell, E., Eilola, K., Hordoir, R., Meier, H. E. M., and Hall, P. O. J. 2011. Transport of fresh and resuspended particulate organic material in the Baltic Sea — a model study. Journal of Marine Systems, 87: 1–12.</w:t>
      </w:r>
    </w:p>
    <w:p w14:paraId="0D923E8A" w14:textId="77777777" w:rsidR="003F7D23" w:rsidRPr="003F7D23" w:rsidRDefault="003F7D23" w:rsidP="001E5025">
      <w:pPr>
        <w:pStyle w:val="Bibliography"/>
        <w:spacing w:line="360" w:lineRule="auto"/>
        <w:contextualSpacing/>
        <w:rPr>
          <w:lang w:val="en-GB"/>
        </w:rPr>
      </w:pPr>
      <w:r w:rsidRPr="003F7D23">
        <w:rPr>
          <w:lang w:val="en-GB"/>
        </w:rPr>
        <w:t>Eilola, K., Meier, H. E. M., and Almroth, E. 2009. On the dynamics of oxygen, phosphorus and cyanobacteria in the Baltic Sea; A model study. Journal of Marine Systems, 75: 163–184.</w:t>
      </w:r>
    </w:p>
    <w:p w14:paraId="3E75F805" w14:textId="77777777" w:rsidR="003F7D23" w:rsidRPr="003F7D23" w:rsidRDefault="003F7D23" w:rsidP="001E5025">
      <w:pPr>
        <w:pStyle w:val="Bibliography"/>
        <w:spacing w:line="360" w:lineRule="auto"/>
        <w:contextualSpacing/>
        <w:rPr>
          <w:lang w:val="en-GB"/>
        </w:rPr>
      </w:pPr>
      <w:r w:rsidRPr="003F7D23">
        <w:rPr>
          <w:lang w:val="en-GB"/>
        </w:rPr>
        <w:t xml:space="preserve">Hordoir, R., Axell, L., Höglund, A., Dieterich, C., Fransner, F., Gröger, M., Liu, Y., </w:t>
      </w:r>
      <w:r w:rsidRPr="003F7D23">
        <w:rPr>
          <w:i/>
          <w:iCs/>
          <w:lang w:val="en-GB"/>
        </w:rPr>
        <w:t>et al.</w:t>
      </w:r>
      <w:r w:rsidRPr="003F7D23">
        <w:rPr>
          <w:lang w:val="en-GB"/>
        </w:rPr>
        <w:t xml:space="preserve"> 2019. Nemo-Nordic 1.0: a NEMO-based ocean model for the Baltic and North seas – research and operational applications. Geoscientific Model Development, 12: 363–386. Copernicus GmbH.</w:t>
      </w:r>
    </w:p>
    <w:p w14:paraId="4EB8A105" w14:textId="77777777" w:rsidR="003F7D23" w:rsidRPr="003F7D23" w:rsidRDefault="003F7D23" w:rsidP="001E5025">
      <w:pPr>
        <w:pStyle w:val="Bibliography"/>
        <w:spacing w:line="360" w:lineRule="auto"/>
        <w:contextualSpacing/>
        <w:rPr>
          <w:lang w:val="en-GB"/>
        </w:rPr>
      </w:pPr>
      <w:r w:rsidRPr="003F7D23">
        <w:rPr>
          <w:lang w:val="en-GB"/>
        </w:rPr>
        <w:t>Lehmann, A., Krauss, W., and Hinrichsen, H.-H. 2002. Effects of remote and local atmospheric forcing on circulation and upwelling in the Baltic Sea. Tellus A, 54: 299–316.</w:t>
      </w:r>
    </w:p>
    <w:p w14:paraId="1C06286A" w14:textId="77777777" w:rsidR="003F7D23" w:rsidRPr="003F7D23" w:rsidRDefault="003F7D23" w:rsidP="001E5025">
      <w:pPr>
        <w:pStyle w:val="Bibliography"/>
        <w:spacing w:line="360" w:lineRule="auto"/>
        <w:contextualSpacing/>
        <w:rPr>
          <w:lang w:val="en-GB"/>
        </w:rPr>
      </w:pPr>
      <w:r w:rsidRPr="003F7D23">
        <w:rPr>
          <w:lang w:val="en-GB"/>
        </w:rPr>
        <w:t>Lehmann, A., Hinrichsen, H.-H., Getzlaff, K., and Myrberg, K. 2014. Quantifying the heterogeneity of hypoxic and anoxic areas in the Baltic Sea by a simplified coupled hydrodynamic-oxygen consumption model approach. Journal of Marine Systems, 134: 20–28.</w:t>
      </w:r>
    </w:p>
    <w:p w14:paraId="33493E0E" w14:textId="77777777" w:rsidR="003F7D23" w:rsidRPr="003F7D23" w:rsidRDefault="003F7D23" w:rsidP="001E5025">
      <w:pPr>
        <w:pStyle w:val="Bibliography"/>
        <w:spacing w:line="360" w:lineRule="auto"/>
        <w:contextualSpacing/>
        <w:rPr>
          <w:lang w:val="en-GB"/>
        </w:rPr>
      </w:pPr>
      <w:r w:rsidRPr="003F7D23">
        <w:rPr>
          <w:lang w:val="en-GB"/>
        </w:rPr>
        <w:t>Monnahan, C. C., and Kristensen, K. 2018. No-U-turn sampling for fast Bayesian inference in ADMB and TMB: Introducing the adnuts and tmbstan R packages. PLOS ONE, 13: e0197954. Public Library of Science.</w:t>
      </w:r>
    </w:p>
    <w:p w14:paraId="1BDE66DF" w14:textId="77777777" w:rsidR="003F7D23" w:rsidRPr="003F7D23" w:rsidRDefault="003F7D23" w:rsidP="001E5025">
      <w:pPr>
        <w:pStyle w:val="Bibliography"/>
        <w:spacing w:line="360" w:lineRule="auto"/>
        <w:contextualSpacing/>
        <w:rPr>
          <w:lang w:val="en-GB"/>
        </w:rPr>
      </w:pPr>
      <w:r w:rsidRPr="003F7D23">
        <w:rPr>
          <w:lang w:val="en-GB"/>
        </w:rPr>
        <w:t>Rufener, M.-C., Kristensen, K., Nielsen, J. R., and Bastardie, F. 2021. Bridging the gap between commercial fisheries and survey data to model the spatiotemporal dynamics of marine species. Ecological Applications, 31: e02453.</w:t>
      </w:r>
    </w:p>
    <w:p w14:paraId="3E1D2CF0" w14:textId="77777777" w:rsidR="003F7D23" w:rsidRPr="003F7D23" w:rsidRDefault="003F7D23" w:rsidP="001E5025">
      <w:pPr>
        <w:pStyle w:val="Bibliography"/>
        <w:spacing w:line="360" w:lineRule="auto"/>
        <w:contextualSpacing/>
        <w:rPr>
          <w:lang w:val="en-GB"/>
        </w:rPr>
      </w:pPr>
      <w:r w:rsidRPr="003F7D23">
        <w:rPr>
          <w:lang w:val="en-GB"/>
        </w:rPr>
        <w:t>Stan Development Team. 2022. Stan Modeling Language Users Guide and Reference Manual, 2.30. https://mc-stan.org. https://mc-stan.org.</w:t>
      </w:r>
    </w:p>
    <w:p w14:paraId="0051C84F" w14:textId="77777777" w:rsidR="003F7D23" w:rsidRPr="003F7D23" w:rsidRDefault="003F7D23" w:rsidP="001E5025">
      <w:pPr>
        <w:pStyle w:val="Bibliography"/>
        <w:spacing w:line="360" w:lineRule="auto"/>
        <w:contextualSpacing/>
        <w:rPr>
          <w:lang w:val="en-GB"/>
        </w:rPr>
      </w:pPr>
      <w:r w:rsidRPr="003F7D23">
        <w:rPr>
          <w:lang w:val="sv-SE"/>
        </w:rPr>
        <w:t xml:space="preserve">Thygesen, U. H., Albertsen, C. M., Berg, C. W., Kristensen, K., and Nielsen, A. 2017. </w:t>
      </w:r>
      <w:r w:rsidRPr="003F7D23">
        <w:rPr>
          <w:lang w:val="en-GB"/>
        </w:rPr>
        <w:t>Validation of ecological state space models using the Laplace approximation. Environmental and Ecological Statistics, 24: 317–339.</w:t>
      </w:r>
    </w:p>
    <w:p w14:paraId="2555E0C2" w14:textId="60700505" w:rsidR="00D319BC" w:rsidRDefault="005057E8" w:rsidP="001E5025">
      <w:pPr>
        <w:spacing w:line="360" w:lineRule="auto"/>
        <w:contextualSpacing/>
        <w:mirrorIndents/>
        <w:jc w:val="both"/>
      </w:pPr>
      <w:r>
        <w:fldChar w:fldCharType="end"/>
      </w:r>
    </w:p>
    <w:sectPr w:rsidR="00D319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4504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3B4"/>
    <w:rsid w:val="00001206"/>
    <w:rsid w:val="00003849"/>
    <w:rsid w:val="00013DC8"/>
    <w:rsid w:val="00015117"/>
    <w:rsid w:val="0001534F"/>
    <w:rsid w:val="000157A1"/>
    <w:rsid w:val="0001610C"/>
    <w:rsid w:val="000163B4"/>
    <w:rsid w:val="00016BEA"/>
    <w:rsid w:val="000174E8"/>
    <w:rsid w:val="00017EB4"/>
    <w:rsid w:val="00020CEF"/>
    <w:rsid w:val="00022BEB"/>
    <w:rsid w:val="00022BF0"/>
    <w:rsid w:val="00022F68"/>
    <w:rsid w:val="00022F9E"/>
    <w:rsid w:val="00023AC8"/>
    <w:rsid w:val="00024021"/>
    <w:rsid w:val="000328E5"/>
    <w:rsid w:val="00033470"/>
    <w:rsid w:val="00034992"/>
    <w:rsid w:val="00036C94"/>
    <w:rsid w:val="00040EC0"/>
    <w:rsid w:val="00040FB5"/>
    <w:rsid w:val="00043BDC"/>
    <w:rsid w:val="000452A3"/>
    <w:rsid w:val="00046189"/>
    <w:rsid w:val="00046609"/>
    <w:rsid w:val="00050D08"/>
    <w:rsid w:val="00052FAA"/>
    <w:rsid w:val="000531D3"/>
    <w:rsid w:val="0005394D"/>
    <w:rsid w:val="00053C5B"/>
    <w:rsid w:val="00054E06"/>
    <w:rsid w:val="0005553D"/>
    <w:rsid w:val="00056341"/>
    <w:rsid w:val="00060D8E"/>
    <w:rsid w:val="00062266"/>
    <w:rsid w:val="0006639A"/>
    <w:rsid w:val="000678F0"/>
    <w:rsid w:val="00075CC2"/>
    <w:rsid w:val="00081AEC"/>
    <w:rsid w:val="00082F76"/>
    <w:rsid w:val="00083636"/>
    <w:rsid w:val="000872CF"/>
    <w:rsid w:val="000907CE"/>
    <w:rsid w:val="00091CC5"/>
    <w:rsid w:val="00091DF0"/>
    <w:rsid w:val="00091E6D"/>
    <w:rsid w:val="0009377A"/>
    <w:rsid w:val="00096393"/>
    <w:rsid w:val="000964D4"/>
    <w:rsid w:val="000A4D1F"/>
    <w:rsid w:val="000A5596"/>
    <w:rsid w:val="000B36FB"/>
    <w:rsid w:val="000B40AE"/>
    <w:rsid w:val="000B53BD"/>
    <w:rsid w:val="000B77BA"/>
    <w:rsid w:val="000C2A2A"/>
    <w:rsid w:val="000C36C2"/>
    <w:rsid w:val="000D0171"/>
    <w:rsid w:val="000D13C2"/>
    <w:rsid w:val="000D1997"/>
    <w:rsid w:val="000D4B4A"/>
    <w:rsid w:val="000E0BA0"/>
    <w:rsid w:val="000E24AE"/>
    <w:rsid w:val="000E2B0D"/>
    <w:rsid w:val="000E48C1"/>
    <w:rsid w:val="000E5B97"/>
    <w:rsid w:val="000E70AF"/>
    <w:rsid w:val="000F0060"/>
    <w:rsid w:val="000F09F2"/>
    <w:rsid w:val="000F568E"/>
    <w:rsid w:val="000F7ACD"/>
    <w:rsid w:val="00100FB4"/>
    <w:rsid w:val="00101083"/>
    <w:rsid w:val="001014A5"/>
    <w:rsid w:val="001058D1"/>
    <w:rsid w:val="00106BC7"/>
    <w:rsid w:val="001102D1"/>
    <w:rsid w:val="00114EFD"/>
    <w:rsid w:val="00116221"/>
    <w:rsid w:val="00122B5C"/>
    <w:rsid w:val="001230F7"/>
    <w:rsid w:val="00125D65"/>
    <w:rsid w:val="001278BF"/>
    <w:rsid w:val="0013382D"/>
    <w:rsid w:val="00135715"/>
    <w:rsid w:val="00141641"/>
    <w:rsid w:val="001443C0"/>
    <w:rsid w:val="00146B2E"/>
    <w:rsid w:val="00151E42"/>
    <w:rsid w:val="00152E22"/>
    <w:rsid w:val="00155B2A"/>
    <w:rsid w:val="001601AE"/>
    <w:rsid w:val="0016223D"/>
    <w:rsid w:val="00162F6A"/>
    <w:rsid w:val="00162FA7"/>
    <w:rsid w:val="001633DA"/>
    <w:rsid w:val="00164C4C"/>
    <w:rsid w:val="00164E97"/>
    <w:rsid w:val="00167C00"/>
    <w:rsid w:val="00170AE8"/>
    <w:rsid w:val="00171330"/>
    <w:rsid w:val="00171A93"/>
    <w:rsid w:val="00173243"/>
    <w:rsid w:val="00173F52"/>
    <w:rsid w:val="00175612"/>
    <w:rsid w:val="00176808"/>
    <w:rsid w:val="00180620"/>
    <w:rsid w:val="00180C38"/>
    <w:rsid w:val="00190C00"/>
    <w:rsid w:val="00190D5C"/>
    <w:rsid w:val="00192A81"/>
    <w:rsid w:val="00192ED5"/>
    <w:rsid w:val="001974A9"/>
    <w:rsid w:val="001A0C0B"/>
    <w:rsid w:val="001A1DD9"/>
    <w:rsid w:val="001A2757"/>
    <w:rsid w:val="001A2F62"/>
    <w:rsid w:val="001A44E8"/>
    <w:rsid w:val="001B1D4B"/>
    <w:rsid w:val="001B583F"/>
    <w:rsid w:val="001B6ADE"/>
    <w:rsid w:val="001C24F2"/>
    <w:rsid w:val="001C2FFC"/>
    <w:rsid w:val="001C49C7"/>
    <w:rsid w:val="001C4BB2"/>
    <w:rsid w:val="001C6FAC"/>
    <w:rsid w:val="001D0726"/>
    <w:rsid w:val="001D172A"/>
    <w:rsid w:val="001D58AE"/>
    <w:rsid w:val="001D7790"/>
    <w:rsid w:val="001E076C"/>
    <w:rsid w:val="001E1204"/>
    <w:rsid w:val="001E379D"/>
    <w:rsid w:val="001E3A5D"/>
    <w:rsid w:val="001E5025"/>
    <w:rsid w:val="001F5760"/>
    <w:rsid w:val="00202567"/>
    <w:rsid w:val="00202E35"/>
    <w:rsid w:val="002117CA"/>
    <w:rsid w:val="002160AC"/>
    <w:rsid w:val="002166AF"/>
    <w:rsid w:val="0022460E"/>
    <w:rsid w:val="0022719B"/>
    <w:rsid w:val="00227673"/>
    <w:rsid w:val="00230DF0"/>
    <w:rsid w:val="0023117B"/>
    <w:rsid w:val="002325DE"/>
    <w:rsid w:val="00232F47"/>
    <w:rsid w:val="0023621D"/>
    <w:rsid w:val="00236E3C"/>
    <w:rsid w:val="002418ED"/>
    <w:rsid w:val="0024202A"/>
    <w:rsid w:val="00242057"/>
    <w:rsid w:val="002537BD"/>
    <w:rsid w:val="00256331"/>
    <w:rsid w:val="00263EE9"/>
    <w:rsid w:val="0026405E"/>
    <w:rsid w:val="00264CB1"/>
    <w:rsid w:val="00264F5D"/>
    <w:rsid w:val="00265070"/>
    <w:rsid w:val="00265CEB"/>
    <w:rsid w:val="00265FAE"/>
    <w:rsid w:val="0027058C"/>
    <w:rsid w:val="00272687"/>
    <w:rsid w:val="0027358E"/>
    <w:rsid w:val="00274F57"/>
    <w:rsid w:val="00275294"/>
    <w:rsid w:val="00275AB5"/>
    <w:rsid w:val="00281321"/>
    <w:rsid w:val="00284650"/>
    <w:rsid w:val="00286D27"/>
    <w:rsid w:val="00287EDF"/>
    <w:rsid w:val="00295875"/>
    <w:rsid w:val="00297E0F"/>
    <w:rsid w:val="002A1BB8"/>
    <w:rsid w:val="002A2BC5"/>
    <w:rsid w:val="002A359A"/>
    <w:rsid w:val="002A4255"/>
    <w:rsid w:val="002A5726"/>
    <w:rsid w:val="002B0E3D"/>
    <w:rsid w:val="002B1926"/>
    <w:rsid w:val="002B33C4"/>
    <w:rsid w:val="002B7CE3"/>
    <w:rsid w:val="002C1F2F"/>
    <w:rsid w:val="002C3A3E"/>
    <w:rsid w:val="002C6260"/>
    <w:rsid w:val="002C7FBB"/>
    <w:rsid w:val="002E3662"/>
    <w:rsid w:val="002E4290"/>
    <w:rsid w:val="002E4E7F"/>
    <w:rsid w:val="002E609A"/>
    <w:rsid w:val="002F0521"/>
    <w:rsid w:val="002F1101"/>
    <w:rsid w:val="002F2DFA"/>
    <w:rsid w:val="002F73BE"/>
    <w:rsid w:val="00301A67"/>
    <w:rsid w:val="003027F6"/>
    <w:rsid w:val="00304A88"/>
    <w:rsid w:val="00306819"/>
    <w:rsid w:val="00306F83"/>
    <w:rsid w:val="00314C53"/>
    <w:rsid w:val="00315434"/>
    <w:rsid w:val="00315498"/>
    <w:rsid w:val="00315F41"/>
    <w:rsid w:val="00316349"/>
    <w:rsid w:val="0032472C"/>
    <w:rsid w:val="003335A2"/>
    <w:rsid w:val="0033435D"/>
    <w:rsid w:val="0033587D"/>
    <w:rsid w:val="00341EA7"/>
    <w:rsid w:val="00342B3D"/>
    <w:rsid w:val="00343540"/>
    <w:rsid w:val="00343F70"/>
    <w:rsid w:val="00344548"/>
    <w:rsid w:val="003477FC"/>
    <w:rsid w:val="00352E04"/>
    <w:rsid w:val="0035383E"/>
    <w:rsid w:val="00354955"/>
    <w:rsid w:val="003567CA"/>
    <w:rsid w:val="00360C7A"/>
    <w:rsid w:val="00365FC6"/>
    <w:rsid w:val="00366274"/>
    <w:rsid w:val="003667A0"/>
    <w:rsid w:val="00370F7D"/>
    <w:rsid w:val="003804E0"/>
    <w:rsid w:val="003838FB"/>
    <w:rsid w:val="00384499"/>
    <w:rsid w:val="00386E92"/>
    <w:rsid w:val="003973B2"/>
    <w:rsid w:val="003A0849"/>
    <w:rsid w:val="003A2B5A"/>
    <w:rsid w:val="003A3EBD"/>
    <w:rsid w:val="003A4F7C"/>
    <w:rsid w:val="003A712E"/>
    <w:rsid w:val="003B1E2F"/>
    <w:rsid w:val="003B42C9"/>
    <w:rsid w:val="003C48C8"/>
    <w:rsid w:val="003C5227"/>
    <w:rsid w:val="003D1A3E"/>
    <w:rsid w:val="003D222B"/>
    <w:rsid w:val="003D4AC7"/>
    <w:rsid w:val="003D4AD7"/>
    <w:rsid w:val="003D4CE1"/>
    <w:rsid w:val="003D4DB2"/>
    <w:rsid w:val="003F03DF"/>
    <w:rsid w:val="003F3BE5"/>
    <w:rsid w:val="003F4625"/>
    <w:rsid w:val="003F7D23"/>
    <w:rsid w:val="004070DB"/>
    <w:rsid w:val="00411189"/>
    <w:rsid w:val="00416CBC"/>
    <w:rsid w:val="004208A3"/>
    <w:rsid w:val="004219DB"/>
    <w:rsid w:val="00424E1D"/>
    <w:rsid w:val="00425553"/>
    <w:rsid w:val="00433ED3"/>
    <w:rsid w:val="004343A5"/>
    <w:rsid w:val="00434E52"/>
    <w:rsid w:val="00440B90"/>
    <w:rsid w:val="00443181"/>
    <w:rsid w:val="00443410"/>
    <w:rsid w:val="00452E12"/>
    <w:rsid w:val="0045653F"/>
    <w:rsid w:val="00457226"/>
    <w:rsid w:val="004604D2"/>
    <w:rsid w:val="0046100D"/>
    <w:rsid w:val="004637D6"/>
    <w:rsid w:val="00465E6F"/>
    <w:rsid w:val="00467D1B"/>
    <w:rsid w:val="004715CC"/>
    <w:rsid w:val="0047304A"/>
    <w:rsid w:val="00473213"/>
    <w:rsid w:val="004739D6"/>
    <w:rsid w:val="00473F04"/>
    <w:rsid w:val="00480743"/>
    <w:rsid w:val="00486076"/>
    <w:rsid w:val="00487AAD"/>
    <w:rsid w:val="00492B9D"/>
    <w:rsid w:val="0049571B"/>
    <w:rsid w:val="004A0707"/>
    <w:rsid w:val="004A3BA3"/>
    <w:rsid w:val="004A571B"/>
    <w:rsid w:val="004B1042"/>
    <w:rsid w:val="004B15B6"/>
    <w:rsid w:val="004B3E78"/>
    <w:rsid w:val="004C144E"/>
    <w:rsid w:val="004C210A"/>
    <w:rsid w:val="004C449A"/>
    <w:rsid w:val="004C7222"/>
    <w:rsid w:val="004D0A5A"/>
    <w:rsid w:val="004D18E3"/>
    <w:rsid w:val="004D3F40"/>
    <w:rsid w:val="004D71CC"/>
    <w:rsid w:val="004E1650"/>
    <w:rsid w:val="004E35A8"/>
    <w:rsid w:val="004E548A"/>
    <w:rsid w:val="004F3660"/>
    <w:rsid w:val="004F437F"/>
    <w:rsid w:val="004F5629"/>
    <w:rsid w:val="005047CD"/>
    <w:rsid w:val="00504A11"/>
    <w:rsid w:val="005057E8"/>
    <w:rsid w:val="00507DCD"/>
    <w:rsid w:val="00513A2C"/>
    <w:rsid w:val="005154DF"/>
    <w:rsid w:val="00515D91"/>
    <w:rsid w:val="005218F9"/>
    <w:rsid w:val="00522DBB"/>
    <w:rsid w:val="005259BB"/>
    <w:rsid w:val="00525A0C"/>
    <w:rsid w:val="0052748F"/>
    <w:rsid w:val="00527847"/>
    <w:rsid w:val="00527F63"/>
    <w:rsid w:val="005337D3"/>
    <w:rsid w:val="00535210"/>
    <w:rsid w:val="0053589A"/>
    <w:rsid w:val="00537E2B"/>
    <w:rsid w:val="00541571"/>
    <w:rsid w:val="00541CCD"/>
    <w:rsid w:val="005423CD"/>
    <w:rsid w:val="00542445"/>
    <w:rsid w:val="0054402F"/>
    <w:rsid w:val="00544500"/>
    <w:rsid w:val="00544AA3"/>
    <w:rsid w:val="00544D45"/>
    <w:rsid w:val="00545448"/>
    <w:rsid w:val="00550D76"/>
    <w:rsid w:val="00556DBD"/>
    <w:rsid w:val="00562680"/>
    <w:rsid w:val="00563FA3"/>
    <w:rsid w:val="00566B1B"/>
    <w:rsid w:val="005670EB"/>
    <w:rsid w:val="005702E5"/>
    <w:rsid w:val="005707C6"/>
    <w:rsid w:val="00571B22"/>
    <w:rsid w:val="00571B68"/>
    <w:rsid w:val="00573E02"/>
    <w:rsid w:val="00574285"/>
    <w:rsid w:val="0058096A"/>
    <w:rsid w:val="005829EE"/>
    <w:rsid w:val="00583175"/>
    <w:rsid w:val="0059680A"/>
    <w:rsid w:val="005A3CE2"/>
    <w:rsid w:val="005A4E8D"/>
    <w:rsid w:val="005A532F"/>
    <w:rsid w:val="005A572C"/>
    <w:rsid w:val="005A58A4"/>
    <w:rsid w:val="005A58F6"/>
    <w:rsid w:val="005B1990"/>
    <w:rsid w:val="005B74AC"/>
    <w:rsid w:val="005B7B74"/>
    <w:rsid w:val="005B7C32"/>
    <w:rsid w:val="005C10B7"/>
    <w:rsid w:val="005C1A33"/>
    <w:rsid w:val="005C45FE"/>
    <w:rsid w:val="005C6B69"/>
    <w:rsid w:val="005C7180"/>
    <w:rsid w:val="005C75DA"/>
    <w:rsid w:val="005D04EA"/>
    <w:rsid w:val="005D15E9"/>
    <w:rsid w:val="005D4890"/>
    <w:rsid w:val="005D53C4"/>
    <w:rsid w:val="005D5A2F"/>
    <w:rsid w:val="005E46CA"/>
    <w:rsid w:val="005E669A"/>
    <w:rsid w:val="005E68EF"/>
    <w:rsid w:val="006026AA"/>
    <w:rsid w:val="00602E6E"/>
    <w:rsid w:val="006040A2"/>
    <w:rsid w:val="0060457E"/>
    <w:rsid w:val="006053F5"/>
    <w:rsid w:val="00607A34"/>
    <w:rsid w:val="00610671"/>
    <w:rsid w:val="00610C43"/>
    <w:rsid w:val="00610C5F"/>
    <w:rsid w:val="0061341A"/>
    <w:rsid w:val="00615F17"/>
    <w:rsid w:val="006177AB"/>
    <w:rsid w:val="00624FDC"/>
    <w:rsid w:val="00627206"/>
    <w:rsid w:val="006273A5"/>
    <w:rsid w:val="00627AA6"/>
    <w:rsid w:val="00631731"/>
    <w:rsid w:val="00637BAC"/>
    <w:rsid w:val="006403DB"/>
    <w:rsid w:val="0064534D"/>
    <w:rsid w:val="0065204F"/>
    <w:rsid w:val="00652699"/>
    <w:rsid w:val="0065621D"/>
    <w:rsid w:val="00656FC2"/>
    <w:rsid w:val="00660F1C"/>
    <w:rsid w:val="00661005"/>
    <w:rsid w:val="00661A23"/>
    <w:rsid w:val="00664ACF"/>
    <w:rsid w:val="00665288"/>
    <w:rsid w:val="00666C95"/>
    <w:rsid w:val="006674A7"/>
    <w:rsid w:val="006710E6"/>
    <w:rsid w:val="00671479"/>
    <w:rsid w:val="00673296"/>
    <w:rsid w:val="006865CB"/>
    <w:rsid w:val="00686AB8"/>
    <w:rsid w:val="006917F8"/>
    <w:rsid w:val="00692B70"/>
    <w:rsid w:val="00694F1D"/>
    <w:rsid w:val="006973E6"/>
    <w:rsid w:val="006A4585"/>
    <w:rsid w:val="006A5274"/>
    <w:rsid w:val="006A5F12"/>
    <w:rsid w:val="006A74AB"/>
    <w:rsid w:val="006B0DF5"/>
    <w:rsid w:val="006B2692"/>
    <w:rsid w:val="006B36C9"/>
    <w:rsid w:val="006B546E"/>
    <w:rsid w:val="006C0DD2"/>
    <w:rsid w:val="006C212E"/>
    <w:rsid w:val="006C5135"/>
    <w:rsid w:val="006C70EF"/>
    <w:rsid w:val="006D1FBF"/>
    <w:rsid w:val="006D4C97"/>
    <w:rsid w:val="006D6867"/>
    <w:rsid w:val="006D6938"/>
    <w:rsid w:val="006D7A3E"/>
    <w:rsid w:val="006E5E72"/>
    <w:rsid w:val="006E5F33"/>
    <w:rsid w:val="006F0DA2"/>
    <w:rsid w:val="006F2897"/>
    <w:rsid w:val="006F3237"/>
    <w:rsid w:val="006F7E11"/>
    <w:rsid w:val="00703D87"/>
    <w:rsid w:val="00710D0C"/>
    <w:rsid w:val="00713E9E"/>
    <w:rsid w:val="00723E91"/>
    <w:rsid w:val="0072445E"/>
    <w:rsid w:val="0072455B"/>
    <w:rsid w:val="0072480B"/>
    <w:rsid w:val="00731208"/>
    <w:rsid w:val="00735657"/>
    <w:rsid w:val="0074164F"/>
    <w:rsid w:val="00743EFC"/>
    <w:rsid w:val="00744B95"/>
    <w:rsid w:val="00746CFF"/>
    <w:rsid w:val="007511EC"/>
    <w:rsid w:val="0075185C"/>
    <w:rsid w:val="00752D1E"/>
    <w:rsid w:val="007546AA"/>
    <w:rsid w:val="00754B98"/>
    <w:rsid w:val="00760596"/>
    <w:rsid w:val="00770D51"/>
    <w:rsid w:val="007726DC"/>
    <w:rsid w:val="007754AB"/>
    <w:rsid w:val="00775A93"/>
    <w:rsid w:val="007769B3"/>
    <w:rsid w:val="00777D19"/>
    <w:rsid w:val="00781F90"/>
    <w:rsid w:val="00785D47"/>
    <w:rsid w:val="0079109D"/>
    <w:rsid w:val="007A3D83"/>
    <w:rsid w:val="007B1C19"/>
    <w:rsid w:val="007B36FB"/>
    <w:rsid w:val="007B4841"/>
    <w:rsid w:val="007B4C89"/>
    <w:rsid w:val="007B5632"/>
    <w:rsid w:val="007B6C3A"/>
    <w:rsid w:val="007B6F70"/>
    <w:rsid w:val="007C06ED"/>
    <w:rsid w:val="007C1A73"/>
    <w:rsid w:val="007C4157"/>
    <w:rsid w:val="007C4B23"/>
    <w:rsid w:val="007D16EE"/>
    <w:rsid w:val="007D61E5"/>
    <w:rsid w:val="007E3D2D"/>
    <w:rsid w:val="007E56BF"/>
    <w:rsid w:val="007F4869"/>
    <w:rsid w:val="00805518"/>
    <w:rsid w:val="0080723C"/>
    <w:rsid w:val="00807573"/>
    <w:rsid w:val="00811A0C"/>
    <w:rsid w:val="00813957"/>
    <w:rsid w:val="00821128"/>
    <w:rsid w:val="00821C9F"/>
    <w:rsid w:val="00822234"/>
    <w:rsid w:val="008244CA"/>
    <w:rsid w:val="008340AB"/>
    <w:rsid w:val="00834B9C"/>
    <w:rsid w:val="00834CCF"/>
    <w:rsid w:val="00834E33"/>
    <w:rsid w:val="00846971"/>
    <w:rsid w:val="00847ED2"/>
    <w:rsid w:val="00852DDA"/>
    <w:rsid w:val="00855D78"/>
    <w:rsid w:val="00856FA5"/>
    <w:rsid w:val="008615B1"/>
    <w:rsid w:val="008713AC"/>
    <w:rsid w:val="0087228B"/>
    <w:rsid w:val="008730E9"/>
    <w:rsid w:val="00873B3D"/>
    <w:rsid w:val="00876408"/>
    <w:rsid w:val="008823C5"/>
    <w:rsid w:val="00883BEE"/>
    <w:rsid w:val="0089052C"/>
    <w:rsid w:val="00890680"/>
    <w:rsid w:val="00890FDD"/>
    <w:rsid w:val="00892A97"/>
    <w:rsid w:val="00894E00"/>
    <w:rsid w:val="008963EF"/>
    <w:rsid w:val="00896845"/>
    <w:rsid w:val="00897F2F"/>
    <w:rsid w:val="008A27D8"/>
    <w:rsid w:val="008A54A8"/>
    <w:rsid w:val="008A60A4"/>
    <w:rsid w:val="008A62A7"/>
    <w:rsid w:val="008B067F"/>
    <w:rsid w:val="008B1B8C"/>
    <w:rsid w:val="008B3482"/>
    <w:rsid w:val="008B5C4B"/>
    <w:rsid w:val="008B6EB8"/>
    <w:rsid w:val="008B7432"/>
    <w:rsid w:val="008B7CF5"/>
    <w:rsid w:val="008C3642"/>
    <w:rsid w:val="008C450B"/>
    <w:rsid w:val="008C7679"/>
    <w:rsid w:val="008D562F"/>
    <w:rsid w:val="008D6E01"/>
    <w:rsid w:val="008E1915"/>
    <w:rsid w:val="008E3122"/>
    <w:rsid w:val="008E35CC"/>
    <w:rsid w:val="008F0466"/>
    <w:rsid w:val="008F37FC"/>
    <w:rsid w:val="008F4021"/>
    <w:rsid w:val="008F6F8D"/>
    <w:rsid w:val="009028E7"/>
    <w:rsid w:val="009031C8"/>
    <w:rsid w:val="0090356D"/>
    <w:rsid w:val="00911681"/>
    <w:rsid w:val="009139E4"/>
    <w:rsid w:val="00916444"/>
    <w:rsid w:val="0091769C"/>
    <w:rsid w:val="00920883"/>
    <w:rsid w:val="00924C3C"/>
    <w:rsid w:val="00925BB6"/>
    <w:rsid w:val="009317F1"/>
    <w:rsid w:val="009328FE"/>
    <w:rsid w:val="0093425D"/>
    <w:rsid w:val="0093635F"/>
    <w:rsid w:val="00942ECB"/>
    <w:rsid w:val="00947025"/>
    <w:rsid w:val="0095003D"/>
    <w:rsid w:val="0095089E"/>
    <w:rsid w:val="0095104C"/>
    <w:rsid w:val="0095542E"/>
    <w:rsid w:val="00956264"/>
    <w:rsid w:val="00957287"/>
    <w:rsid w:val="00957C7C"/>
    <w:rsid w:val="00962452"/>
    <w:rsid w:val="00963AE3"/>
    <w:rsid w:val="00964DBC"/>
    <w:rsid w:val="00965EE3"/>
    <w:rsid w:val="009664E3"/>
    <w:rsid w:val="00980025"/>
    <w:rsid w:val="009805DD"/>
    <w:rsid w:val="00980B7F"/>
    <w:rsid w:val="0098399E"/>
    <w:rsid w:val="00984EA7"/>
    <w:rsid w:val="00987D27"/>
    <w:rsid w:val="00991360"/>
    <w:rsid w:val="009A2697"/>
    <w:rsid w:val="009A3A2F"/>
    <w:rsid w:val="009A6104"/>
    <w:rsid w:val="009B1CEB"/>
    <w:rsid w:val="009B220F"/>
    <w:rsid w:val="009B292A"/>
    <w:rsid w:val="009B41A5"/>
    <w:rsid w:val="009B507B"/>
    <w:rsid w:val="009C5A82"/>
    <w:rsid w:val="009C6EA9"/>
    <w:rsid w:val="009D0028"/>
    <w:rsid w:val="009D0CB3"/>
    <w:rsid w:val="009D0D22"/>
    <w:rsid w:val="009D3146"/>
    <w:rsid w:val="009D423E"/>
    <w:rsid w:val="009D4FC3"/>
    <w:rsid w:val="009D6302"/>
    <w:rsid w:val="009D6314"/>
    <w:rsid w:val="009E5741"/>
    <w:rsid w:val="009F5444"/>
    <w:rsid w:val="00A02023"/>
    <w:rsid w:val="00A02A91"/>
    <w:rsid w:val="00A03CB4"/>
    <w:rsid w:val="00A04846"/>
    <w:rsid w:val="00A0597E"/>
    <w:rsid w:val="00A179FF"/>
    <w:rsid w:val="00A220E4"/>
    <w:rsid w:val="00A22F47"/>
    <w:rsid w:val="00A230D1"/>
    <w:rsid w:val="00A241AC"/>
    <w:rsid w:val="00A261DB"/>
    <w:rsid w:val="00A313EA"/>
    <w:rsid w:val="00A32C43"/>
    <w:rsid w:val="00A34584"/>
    <w:rsid w:val="00A35C24"/>
    <w:rsid w:val="00A40C38"/>
    <w:rsid w:val="00A41F8A"/>
    <w:rsid w:val="00A42DEF"/>
    <w:rsid w:val="00A45552"/>
    <w:rsid w:val="00A45994"/>
    <w:rsid w:val="00A473BC"/>
    <w:rsid w:val="00A56D7D"/>
    <w:rsid w:val="00A5712C"/>
    <w:rsid w:val="00A60CEC"/>
    <w:rsid w:val="00A61654"/>
    <w:rsid w:val="00A73D1C"/>
    <w:rsid w:val="00A7428A"/>
    <w:rsid w:val="00A77D9D"/>
    <w:rsid w:val="00A81455"/>
    <w:rsid w:val="00A85121"/>
    <w:rsid w:val="00A87244"/>
    <w:rsid w:val="00A9021D"/>
    <w:rsid w:val="00A93A09"/>
    <w:rsid w:val="00A9518B"/>
    <w:rsid w:val="00A951B4"/>
    <w:rsid w:val="00A9767F"/>
    <w:rsid w:val="00AA14A0"/>
    <w:rsid w:val="00AA250A"/>
    <w:rsid w:val="00AA288F"/>
    <w:rsid w:val="00AA6623"/>
    <w:rsid w:val="00AB33D2"/>
    <w:rsid w:val="00AC1DE8"/>
    <w:rsid w:val="00AC4AEA"/>
    <w:rsid w:val="00AC7F35"/>
    <w:rsid w:val="00AD2543"/>
    <w:rsid w:val="00AD45FD"/>
    <w:rsid w:val="00AD5156"/>
    <w:rsid w:val="00AE1D46"/>
    <w:rsid w:val="00AE1EAF"/>
    <w:rsid w:val="00AE2628"/>
    <w:rsid w:val="00AE4D77"/>
    <w:rsid w:val="00AF3349"/>
    <w:rsid w:val="00AF3C9D"/>
    <w:rsid w:val="00AF3D34"/>
    <w:rsid w:val="00AF5C19"/>
    <w:rsid w:val="00AF6C79"/>
    <w:rsid w:val="00B012A2"/>
    <w:rsid w:val="00B02D64"/>
    <w:rsid w:val="00B02F1F"/>
    <w:rsid w:val="00B04A45"/>
    <w:rsid w:val="00B0647D"/>
    <w:rsid w:val="00B07BE1"/>
    <w:rsid w:val="00B119E5"/>
    <w:rsid w:val="00B13638"/>
    <w:rsid w:val="00B227A9"/>
    <w:rsid w:val="00B2311F"/>
    <w:rsid w:val="00B257A1"/>
    <w:rsid w:val="00B25825"/>
    <w:rsid w:val="00B3249F"/>
    <w:rsid w:val="00B32849"/>
    <w:rsid w:val="00B35BBD"/>
    <w:rsid w:val="00B36C81"/>
    <w:rsid w:val="00B37D4F"/>
    <w:rsid w:val="00B53542"/>
    <w:rsid w:val="00B54513"/>
    <w:rsid w:val="00B549BC"/>
    <w:rsid w:val="00B56597"/>
    <w:rsid w:val="00B5784C"/>
    <w:rsid w:val="00B614B6"/>
    <w:rsid w:val="00B659EB"/>
    <w:rsid w:val="00B65DA8"/>
    <w:rsid w:val="00B73C93"/>
    <w:rsid w:val="00B7451D"/>
    <w:rsid w:val="00B74DC2"/>
    <w:rsid w:val="00B76C31"/>
    <w:rsid w:val="00B80872"/>
    <w:rsid w:val="00B82765"/>
    <w:rsid w:val="00B828F3"/>
    <w:rsid w:val="00B84BAC"/>
    <w:rsid w:val="00B84C6C"/>
    <w:rsid w:val="00B852C0"/>
    <w:rsid w:val="00B862C0"/>
    <w:rsid w:val="00B91745"/>
    <w:rsid w:val="00B92784"/>
    <w:rsid w:val="00B938A0"/>
    <w:rsid w:val="00B955CA"/>
    <w:rsid w:val="00B97C85"/>
    <w:rsid w:val="00BA0753"/>
    <w:rsid w:val="00BA1237"/>
    <w:rsid w:val="00BA36A1"/>
    <w:rsid w:val="00BA62C3"/>
    <w:rsid w:val="00BB0323"/>
    <w:rsid w:val="00BB11DF"/>
    <w:rsid w:val="00BB1367"/>
    <w:rsid w:val="00BB51FA"/>
    <w:rsid w:val="00BB67B2"/>
    <w:rsid w:val="00BB67D1"/>
    <w:rsid w:val="00BC126D"/>
    <w:rsid w:val="00BC15BB"/>
    <w:rsid w:val="00BC15F0"/>
    <w:rsid w:val="00BC5BE5"/>
    <w:rsid w:val="00BD6851"/>
    <w:rsid w:val="00BE0CC7"/>
    <w:rsid w:val="00BE0DFF"/>
    <w:rsid w:val="00BE0FBF"/>
    <w:rsid w:val="00BE1227"/>
    <w:rsid w:val="00BE2586"/>
    <w:rsid w:val="00BE2807"/>
    <w:rsid w:val="00BE7514"/>
    <w:rsid w:val="00BF3D84"/>
    <w:rsid w:val="00BF3DC5"/>
    <w:rsid w:val="00C01503"/>
    <w:rsid w:val="00C01D2C"/>
    <w:rsid w:val="00C05F08"/>
    <w:rsid w:val="00C10DF5"/>
    <w:rsid w:val="00C11822"/>
    <w:rsid w:val="00C148C2"/>
    <w:rsid w:val="00C17C48"/>
    <w:rsid w:val="00C21706"/>
    <w:rsid w:val="00C2545F"/>
    <w:rsid w:val="00C25471"/>
    <w:rsid w:val="00C25EC9"/>
    <w:rsid w:val="00C347F2"/>
    <w:rsid w:val="00C37C73"/>
    <w:rsid w:val="00C45230"/>
    <w:rsid w:val="00C475C5"/>
    <w:rsid w:val="00C5043D"/>
    <w:rsid w:val="00C5345A"/>
    <w:rsid w:val="00C5363A"/>
    <w:rsid w:val="00C601C4"/>
    <w:rsid w:val="00C729FF"/>
    <w:rsid w:val="00C806E6"/>
    <w:rsid w:val="00C81E20"/>
    <w:rsid w:val="00C825E1"/>
    <w:rsid w:val="00C846D7"/>
    <w:rsid w:val="00C850B0"/>
    <w:rsid w:val="00C8725A"/>
    <w:rsid w:val="00C97E88"/>
    <w:rsid w:val="00CA7BB0"/>
    <w:rsid w:val="00CB2C4E"/>
    <w:rsid w:val="00CB4750"/>
    <w:rsid w:val="00CB47F5"/>
    <w:rsid w:val="00CB592D"/>
    <w:rsid w:val="00CC2894"/>
    <w:rsid w:val="00CC47A4"/>
    <w:rsid w:val="00CD5872"/>
    <w:rsid w:val="00CD6B1D"/>
    <w:rsid w:val="00CE2EAE"/>
    <w:rsid w:val="00CE4793"/>
    <w:rsid w:val="00CE4CF0"/>
    <w:rsid w:val="00CF165A"/>
    <w:rsid w:val="00CF1706"/>
    <w:rsid w:val="00CF1D0C"/>
    <w:rsid w:val="00CF2C29"/>
    <w:rsid w:val="00CF2E85"/>
    <w:rsid w:val="00CF36D5"/>
    <w:rsid w:val="00D00E56"/>
    <w:rsid w:val="00D013B8"/>
    <w:rsid w:val="00D03EAB"/>
    <w:rsid w:val="00D05651"/>
    <w:rsid w:val="00D06B0F"/>
    <w:rsid w:val="00D079F2"/>
    <w:rsid w:val="00D15F15"/>
    <w:rsid w:val="00D20D15"/>
    <w:rsid w:val="00D22CD4"/>
    <w:rsid w:val="00D23A06"/>
    <w:rsid w:val="00D244F9"/>
    <w:rsid w:val="00D27D52"/>
    <w:rsid w:val="00D3194E"/>
    <w:rsid w:val="00D319BC"/>
    <w:rsid w:val="00D3236C"/>
    <w:rsid w:val="00D33066"/>
    <w:rsid w:val="00D417EB"/>
    <w:rsid w:val="00D41F7C"/>
    <w:rsid w:val="00D45F7C"/>
    <w:rsid w:val="00D467CE"/>
    <w:rsid w:val="00D47B2A"/>
    <w:rsid w:val="00D503F8"/>
    <w:rsid w:val="00D53138"/>
    <w:rsid w:val="00D54F9D"/>
    <w:rsid w:val="00D54FEE"/>
    <w:rsid w:val="00D555B8"/>
    <w:rsid w:val="00D60A73"/>
    <w:rsid w:val="00D623B2"/>
    <w:rsid w:val="00D631BF"/>
    <w:rsid w:val="00D646FB"/>
    <w:rsid w:val="00D66855"/>
    <w:rsid w:val="00D711D8"/>
    <w:rsid w:val="00D7432E"/>
    <w:rsid w:val="00D75240"/>
    <w:rsid w:val="00D81CA0"/>
    <w:rsid w:val="00D8265B"/>
    <w:rsid w:val="00D84E24"/>
    <w:rsid w:val="00D90B8A"/>
    <w:rsid w:val="00D92E9B"/>
    <w:rsid w:val="00D92EBA"/>
    <w:rsid w:val="00D938F8"/>
    <w:rsid w:val="00D97A5B"/>
    <w:rsid w:val="00DA1FBD"/>
    <w:rsid w:val="00DB3BB2"/>
    <w:rsid w:val="00DB50BE"/>
    <w:rsid w:val="00DB57BC"/>
    <w:rsid w:val="00DC0DAF"/>
    <w:rsid w:val="00DC17F0"/>
    <w:rsid w:val="00DC207C"/>
    <w:rsid w:val="00DC30DB"/>
    <w:rsid w:val="00DD13DB"/>
    <w:rsid w:val="00DD32CD"/>
    <w:rsid w:val="00DD5D00"/>
    <w:rsid w:val="00DD6A95"/>
    <w:rsid w:val="00DE1F4A"/>
    <w:rsid w:val="00DE4C71"/>
    <w:rsid w:val="00DE693F"/>
    <w:rsid w:val="00DF0BE4"/>
    <w:rsid w:val="00DF2230"/>
    <w:rsid w:val="00DF4C3E"/>
    <w:rsid w:val="00DF6034"/>
    <w:rsid w:val="00E05459"/>
    <w:rsid w:val="00E0651F"/>
    <w:rsid w:val="00E0767A"/>
    <w:rsid w:val="00E144C6"/>
    <w:rsid w:val="00E14AC0"/>
    <w:rsid w:val="00E17268"/>
    <w:rsid w:val="00E20DCD"/>
    <w:rsid w:val="00E240F8"/>
    <w:rsid w:val="00E24167"/>
    <w:rsid w:val="00E24E9B"/>
    <w:rsid w:val="00E25A52"/>
    <w:rsid w:val="00E27F87"/>
    <w:rsid w:val="00E3759B"/>
    <w:rsid w:val="00E40B96"/>
    <w:rsid w:val="00E440CC"/>
    <w:rsid w:val="00E44F41"/>
    <w:rsid w:val="00E52A0E"/>
    <w:rsid w:val="00E538CB"/>
    <w:rsid w:val="00E54597"/>
    <w:rsid w:val="00E608B8"/>
    <w:rsid w:val="00E6319F"/>
    <w:rsid w:val="00E63291"/>
    <w:rsid w:val="00E641EB"/>
    <w:rsid w:val="00E653F7"/>
    <w:rsid w:val="00E667A5"/>
    <w:rsid w:val="00E671FB"/>
    <w:rsid w:val="00E677AB"/>
    <w:rsid w:val="00E70132"/>
    <w:rsid w:val="00E7773B"/>
    <w:rsid w:val="00E86917"/>
    <w:rsid w:val="00E875FB"/>
    <w:rsid w:val="00E903EF"/>
    <w:rsid w:val="00E946FB"/>
    <w:rsid w:val="00E95198"/>
    <w:rsid w:val="00E95ACD"/>
    <w:rsid w:val="00EA05E8"/>
    <w:rsid w:val="00EA0EB8"/>
    <w:rsid w:val="00EA10B4"/>
    <w:rsid w:val="00EB2CD0"/>
    <w:rsid w:val="00EB4FB9"/>
    <w:rsid w:val="00EB7AA1"/>
    <w:rsid w:val="00EC4377"/>
    <w:rsid w:val="00EC5900"/>
    <w:rsid w:val="00EC7FED"/>
    <w:rsid w:val="00ED0C7A"/>
    <w:rsid w:val="00ED14F0"/>
    <w:rsid w:val="00ED7C5A"/>
    <w:rsid w:val="00EE1930"/>
    <w:rsid w:val="00EE36D2"/>
    <w:rsid w:val="00EE4751"/>
    <w:rsid w:val="00EE477B"/>
    <w:rsid w:val="00EE7E78"/>
    <w:rsid w:val="00EF4A5E"/>
    <w:rsid w:val="00EF5B34"/>
    <w:rsid w:val="00F032E1"/>
    <w:rsid w:val="00F03C00"/>
    <w:rsid w:val="00F10135"/>
    <w:rsid w:val="00F12557"/>
    <w:rsid w:val="00F133C3"/>
    <w:rsid w:val="00F2188D"/>
    <w:rsid w:val="00F21ACC"/>
    <w:rsid w:val="00F25DE8"/>
    <w:rsid w:val="00F261A2"/>
    <w:rsid w:val="00F34D00"/>
    <w:rsid w:val="00F36E6A"/>
    <w:rsid w:val="00F42349"/>
    <w:rsid w:val="00F43D3B"/>
    <w:rsid w:val="00F4430B"/>
    <w:rsid w:val="00F466EA"/>
    <w:rsid w:val="00F565A1"/>
    <w:rsid w:val="00F60A68"/>
    <w:rsid w:val="00F614E1"/>
    <w:rsid w:val="00F642F0"/>
    <w:rsid w:val="00F64362"/>
    <w:rsid w:val="00F6549D"/>
    <w:rsid w:val="00F70093"/>
    <w:rsid w:val="00F70567"/>
    <w:rsid w:val="00F70BAB"/>
    <w:rsid w:val="00F70FB3"/>
    <w:rsid w:val="00F73A83"/>
    <w:rsid w:val="00F740AE"/>
    <w:rsid w:val="00F754AE"/>
    <w:rsid w:val="00F75CCD"/>
    <w:rsid w:val="00F77A72"/>
    <w:rsid w:val="00F813B4"/>
    <w:rsid w:val="00F82A1A"/>
    <w:rsid w:val="00F84164"/>
    <w:rsid w:val="00F91EF0"/>
    <w:rsid w:val="00F94BF6"/>
    <w:rsid w:val="00F95CE0"/>
    <w:rsid w:val="00F96CC0"/>
    <w:rsid w:val="00FA20CB"/>
    <w:rsid w:val="00FB2179"/>
    <w:rsid w:val="00FB576C"/>
    <w:rsid w:val="00FB770E"/>
    <w:rsid w:val="00FC0D2D"/>
    <w:rsid w:val="00FC0E33"/>
    <w:rsid w:val="00FC5AB0"/>
    <w:rsid w:val="00FD0203"/>
    <w:rsid w:val="00FD11AA"/>
    <w:rsid w:val="00FD4659"/>
    <w:rsid w:val="00FD50D3"/>
    <w:rsid w:val="00FD7079"/>
    <w:rsid w:val="00FE174A"/>
    <w:rsid w:val="00FE63C9"/>
    <w:rsid w:val="00FF657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BAE6E"/>
  <w15:chartTrackingRefBased/>
  <w15:docId w15:val="{2CA39181-5933-AE48-8065-8E2B167B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3B4"/>
    <w:rPr>
      <w:rFonts w:eastAsia="Times New Roman"/>
      <w:lang w:val="en-US" w:eastAsia="en-GB"/>
    </w:rPr>
  </w:style>
  <w:style w:type="paragraph" w:styleId="Heading1">
    <w:name w:val="heading 1"/>
    <w:basedOn w:val="Normal"/>
    <w:next w:val="Normal"/>
    <w:link w:val="Heading1Char"/>
    <w:uiPriority w:val="9"/>
    <w:qFormat/>
    <w:rsid w:val="0098399E"/>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813B4"/>
    <w:pPr>
      <w:keepNext/>
      <w:keepLines/>
      <w:spacing w:after="60"/>
    </w:pPr>
    <w:rPr>
      <w:sz w:val="52"/>
      <w:szCs w:val="52"/>
    </w:rPr>
  </w:style>
  <w:style w:type="character" w:customStyle="1" w:styleId="TitleChar">
    <w:name w:val="Title Char"/>
    <w:basedOn w:val="DefaultParagraphFont"/>
    <w:link w:val="Title"/>
    <w:uiPriority w:val="10"/>
    <w:rsid w:val="00F813B4"/>
    <w:rPr>
      <w:rFonts w:eastAsia="Times New Roman"/>
      <w:sz w:val="52"/>
      <w:szCs w:val="52"/>
      <w:lang w:eastAsia="en-GB"/>
    </w:rPr>
  </w:style>
  <w:style w:type="character" w:styleId="CommentReference">
    <w:name w:val="annotation reference"/>
    <w:basedOn w:val="DefaultParagraphFont"/>
    <w:uiPriority w:val="99"/>
    <w:semiHidden/>
    <w:unhideWhenUsed/>
    <w:rsid w:val="00D53138"/>
    <w:rPr>
      <w:sz w:val="16"/>
      <w:szCs w:val="16"/>
    </w:rPr>
  </w:style>
  <w:style w:type="paragraph" w:styleId="CommentText">
    <w:name w:val="annotation text"/>
    <w:basedOn w:val="Normal"/>
    <w:link w:val="CommentTextChar"/>
    <w:uiPriority w:val="99"/>
    <w:unhideWhenUsed/>
    <w:rsid w:val="00D53138"/>
    <w:rPr>
      <w:sz w:val="20"/>
      <w:szCs w:val="20"/>
    </w:rPr>
  </w:style>
  <w:style w:type="character" w:customStyle="1" w:styleId="CommentTextChar">
    <w:name w:val="Comment Text Char"/>
    <w:basedOn w:val="DefaultParagraphFont"/>
    <w:link w:val="CommentText"/>
    <w:uiPriority w:val="99"/>
    <w:rsid w:val="00D53138"/>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53138"/>
    <w:rPr>
      <w:b/>
      <w:bCs/>
    </w:rPr>
  </w:style>
  <w:style w:type="character" w:customStyle="1" w:styleId="CommentSubjectChar">
    <w:name w:val="Comment Subject Char"/>
    <w:basedOn w:val="CommentTextChar"/>
    <w:link w:val="CommentSubject"/>
    <w:uiPriority w:val="99"/>
    <w:semiHidden/>
    <w:rsid w:val="00D53138"/>
    <w:rPr>
      <w:rFonts w:eastAsia="Times New Roman"/>
      <w:b/>
      <w:bCs/>
      <w:sz w:val="20"/>
      <w:szCs w:val="20"/>
      <w:lang w:eastAsia="en-GB"/>
    </w:rPr>
  </w:style>
  <w:style w:type="character" w:styleId="PlaceholderText">
    <w:name w:val="Placeholder Text"/>
    <w:basedOn w:val="DefaultParagraphFont"/>
    <w:uiPriority w:val="99"/>
    <w:semiHidden/>
    <w:rsid w:val="00DC207C"/>
    <w:rPr>
      <w:color w:val="808080"/>
    </w:rPr>
  </w:style>
  <w:style w:type="character" w:styleId="Hyperlink">
    <w:name w:val="Hyperlink"/>
    <w:basedOn w:val="DefaultParagraphFont"/>
    <w:uiPriority w:val="99"/>
    <w:unhideWhenUsed/>
    <w:rsid w:val="00B938A0"/>
    <w:rPr>
      <w:color w:val="0563C1" w:themeColor="hyperlink"/>
      <w:u w:val="single"/>
    </w:rPr>
  </w:style>
  <w:style w:type="character" w:customStyle="1" w:styleId="Heading1Char">
    <w:name w:val="Heading 1 Char"/>
    <w:basedOn w:val="DefaultParagraphFont"/>
    <w:link w:val="Heading1"/>
    <w:uiPriority w:val="9"/>
    <w:rsid w:val="0098399E"/>
    <w:rPr>
      <w:rFonts w:eastAsia="Times New Roman"/>
      <w:sz w:val="40"/>
      <w:szCs w:val="40"/>
      <w:lang w:val="en-US" w:eastAsia="en-GB"/>
    </w:rPr>
  </w:style>
  <w:style w:type="paragraph" w:styleId="Bibliography">
    <w:name w:val="Bibliography"/>
    <w:basedOn w:val="Normal"/>
    <w:next w:val="Normal"/>
    <w:uiPriority w:val="37"/>
    <w:unhideWhenUsed/>
    <w:rsid w:val="005057E8"/>
    <w:pPr>
      <w:tabs>
        <w:tab w:val="left" w:pos="260"/>
      </w:tabs>
      <w:ind w:left="720" w:hanging="720"/>
    </w:pPr>
  </w:style>
  <w:style w:type="paragraph" w:styleId="Revision">
    <w:name w:val="Revision"/>
    <w:hidden/>
    <w:uiPriority w:val="99"/>
    <w:semiHidden/>
    <w:rsid w:val="007E3D2D"/>
    <w:rPr>
      <w:rFonts w:eastAsia="Times New Roman"/>
      <w:lang w:val="en-US" w:eastAsia="en-GB"/>
    </w:rPr>
  </w:style>
  <w:style w:type="table" w:styleId="TableGrid">
    <w:name w:val="Table Grid"/>
    <w:basedOn w:val="TableNormal"/>
    <w:uiPriority w:val="39"/>
    <w:rsid w:val="003A4F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538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B47F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9C5A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5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hyperlink" Target="mailto:max.lindmark@slu.se"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30</Pages>
  <Words>6038</Words>
  <Characters>3442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14</cp:revision>
  <dcterms:created xsi:type="dcterms:W3CDTF">2022-09-12T10:50:00Z</dcterms:created>
  <dcterms:modified xsi:type="dcterms:W3CDTF">2023-01-2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TvIyShm"/&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